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4386B84B" w:rsidR="008E3E0E" w:rsidRDefault="0013797E">
      <w:pPr>
        <w:rPr>
          <w:rFonts w:ascii="Times New Roman" w:hAnsi="Times New Roman" w:cs="Times New Roman"/>
        </w:rPr>
      </w:pPr>
      <w:r>
        <w:rPr>
          <w:rFonts w:ascii="Times New Roman" w:hAnsi="Times New Roman" w:cs="Times New Roman"/>
        </w:rPr>
        <w:t xml:space="preserve">Invasive species negative impacts on both natural ecosystems and the economy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Pr>
          <w:rFonts w:ascii="Times New Roman" w:hAnsi="Times New Roman" w:cs="Times New Roman"/>
        </w:rPr>
        <w:fldChar w:fldCharType="separate"/>
      </w:r>
      <w:r w:rsidRPr="0013797E">
        <w:rPr>
          <w:rFonts w:ascii="Times New Roman" w:hAnsi="Times New Roman" w:cs="Times New Roman"/>
          <w:noProof/>
        </w:rPr>
        <w:t>(Pimentel et al. 2000)</w:t>
      </w:r>
      <w:r>
        <w:rPr>
          <w:rFonts w:ascii="Times New Roman" w:hAnsi="Times New Roman" w:cs="Times New Roman"/>
        </w:rPr>
        <w:fldChar w:fldCharType="end"/>
      </w:r>
      <w:r>
        <w:rPr>
          <w:rFonts w:ascii="Times New Roman" w:hAnsi="Times New Roman" w:cs="Times New Roman"/>
        </w:rPr>
        <w:t xml:space="preserve">. </w:t>
      </w:r>
      <w:r w:rsidR="00E3572B">
        <w:rPr>
          <w:rFonts w:ascii="Times New Roman" w:hAnsi="Times New Roman" w:cs="Times New Roman"/>
        </w:rPr>
        <w:t>As resource managers are often constrained by the amoun</w:t>
      </w:r>
      <w:r w:rsidR="00042257">
        <w:rPr>
          <w:rFonts w:ascii="Times New Roman" w:hAnsi="Times New Roman" w:cs="Times New Roman"/>
        </w:rPr>
        <w:t xml:space="preserve">t of money and person hours 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species management, it is vital that management strategies are efficient and effective. Key to developing such strategies is </w:t>
      </w:r>
      <w:r w:rsidR="00042257">
        <w:rPr>
          <w:rFonts w:ascii="Times New Roman" w:hAnsi="Times New Roman" w:cs="Times New Roman"/>
        </w:rPr>
        <w:t xml:space="preserve">having </w:t>
      </w:r>
      <w:r w:rsidR="00E3572B">
        <w:rPr>
          <w:rFonts w:ascii="Times New Roman" w:hAnsi="Times New Roman" w:cs="Times New Roman"/>
        </w:rPr>
        <w:t xml:space="preserve">a fundamental understanding of the patterns and processes of range expansion of non-native invasive species </w:t>
      </w:r>
      <w:r w:rsidR="00E3572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770DE1">
        <w:rPr>
          <w:rFonts w:ascii="Times New Roman" w:hAnsi="Times New Roman" w:cs="Times New Roman"/>
        </w:rPr>
        <w:t>, which has been the focus of much research.</w:t>
      </w:r>
      <w:r w:rsidR="00A71A76">
        <w:rPr>
          <w:rFonts w:ascii="Times New Roman" w:hAnsi="Times New Roman" w:cs="Times New Roman"/>
        </w:rPr>
        <w:t xml:space="preserve"> One remaining gap in our knowledge of species invasions is a full understanding of the population dynamics during the transition from </w:t>
      </w:r>
      <w:r w:rsidR="005B306D">
        <w:rPr>
          <w:rFonts w:ascii="Times New Roman" w:hAnsi="Times New Roman" w:cs="Times New Roman"/>
        </w:rPr>
        <w:t>the establishment of</w:t>
      </w:r>
      <w:r w:rsidR="00A71A76">
        <w:rPr>
          <w:rFonts w:ascii="Times New Roman" w:hAnsi="Times New Roman" w:cs="Times New Roman"/>
        </w:rPr>
        <w:t xml:space="preserve"> self-sustaining populations in a novel region to </w:t>
      </w:r>
      <w:r w:rsidR="005B306D">
        <w:rPr>
          <w:rFonts w:ascii="Times New Roman" w:hAnsi="Times New Roman" w:cs="Times New Roman"/>
        </w:rPr>
        <w:t>the rapid expansion</w:t>
      </w:r>
      <w:r w:rsidR="00A71A76">
        <w:rPr>
          <w:rFonts w:ascii="Times New Roman" w:hAnsi="Times New Roman" w:cs="Times New Roman"/>
        </w:rPr>
        <w:t xml:space="preserve"> in abundance and area of occupancy</w:t>
      </w:r>
      <w:r w:rsidR="005B306D">
        <w:rPr>
          <w:rFonts w:ascii="Times New Roman" w:hAnsi="Times New Roman" w:cs="Times New Roman"/>
        </w:rPr>
        <w:t xml:space="preserve"> characteristic of invasive species.  This</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p>
    <w:p w14:paraId="456A96D3" w14:textId="77777777" w:rsidR="0083456A" w:rsidRDefault="0083456A">
      <w:pPr>
        <w:rPr>
          <w:rFonts w:ascii="Times New Roman" w:hAnsi="Times New Roman" w:cs="Times New Roman"/>
        </w:rPr>
      </w:pPr>
    </w:p>
    <w:p w14:paraId="5EF700AA" w14:textId="405DCE41" w:rsidR="00AA6830" w:rsidRDefault="0083456A">
      <w:pPr>
        <w:rPr>
          <w:rFonts w:ascii="Times New Roman" w:hAnsi="Times New Roman" w:cs="Times New Roman"/>
        </w:rPr>
      </w:pPr>
      <w:r>
        <w:rPr>
          <w:rFonts w:ascii="Times New Roman" w:hAnsi="Times New Roman" w:cs="Times New Roman"/>
        </w:rPr>
        <w:t xml:space="preserve">Quantifying the lag-phase </w:t>
      </w:r>
      <w:r w:rsidR="00AA6830">
        <w:rPr>
          <w:rFonts w:ascii="Times New Roman" w:hAnsi="Times New Roman" w:cs="Times New Roman"/>
        </w:rPr>
        <w:t>for</w:t>
      </w:r>
      <w:r>
        <w:rPr>
          <w:rFonts w:ascii="Times New Roman" w:hAnsi="Times New Roman" w:cs="Times New Roman"/>
        </w:rPr>
        <w:t xml:space="preserve"> a species </w:t>
      </w:r>
      <w:r w:rsidR="00EB14E0">
        <w:rPr>
          <w:rFonts w:ascii="Times New Roman" w:hAnsi="Times New Roman" w:cs="Times New Roman"/>
        </w:rPr>
        <w:t>has many challenges</w:t>
      </w:r>
      <w:r>
        <w:rPr>
          <w:rFonts w:ascii="Times New Roman" w:hAnsi="Times New Roman" w:cs="Times New Roman"/>
        </w:rPr>
        <w:t>.</w:t>
      </w:r>
      <w:r w:rsidR="00EB14E0">
        <w:rPr>
          <w:rFonts w:ascii="Times New Roman" w:hAnsi="Times New Roman" w:cs="Times New Roman"/>
        </w:rPr>
        <w:t xml:space="preserve"> First, lag-phase is often defined vaguely in species invasion literature </w:t>
      </w:r>
      <w:r w:rsidR="00EB14E0" w:rsidRPr="00EB14E0">
        <w:rPr>
          <w:rFonts w:ascii="Times New Roman" w:hAnsi="Times New Roman" w:cs="Times New Roman"/>
          <w:highlight w:val="yellow"/>
        </w:rPr>
        <w:t>QUOTE SOME DEFINITIONS HERE</w:t>
      </w:r>
      <w:r w:rsidR="00EB14E0">
        <w:rPr>
          <w:rFonts w:ascii="Times New Roman" w:hAnsi="Times New Roman" w:cs="Times New Roman"/>
        </w:rPr>
        <w:t xml:space="preserve">. </w:t>
      </w:r>
    </w:p>
    <w:p w14:paraId="3DAD8F0A" w14:textId="3C8D63A9" w:rsidR="004A1C33" w:rsidRDefault="004A1C33">
      <w:pPr>
        <w:rPr>
          <w:rFonts w:ascii="Times New Roman" w:hAnsi="Times New Roman" w:cs="Times New Roman"/>
        </w:rPr>
      </w:pPr>
      <w:r>
        <w:rPr>
          <w:rFonts w:ascii="Times New Roman" w:hAnsi="Times New Roman" w:cs="Times New Roman"/>
        </w:rPr>
        <w:t xml:space="preserve">Assuming a non-native species establishes in an environment suitable for growth and </w:t>
      </w:r>
      <w:proofErr w:type="gramStart"/>
      <w:r>
        <w:rPr>
          <w:rFonts w:ascii="Times New Roman" w:hAnsi="Times New Roman" w:cs="Times New Roman"/>
        </w:rPr>
        <w:t>reproduction</w:t>
      </w:r>
      <w:proofErr w:type="gramEnd"/>
      <w:r w:rsidR="00B56D38">
        <w:rPr>
          <w:rFonts w:ascii="Times New Roman" w:hAnsi="Times New Roman" w:cs="Times New Roman"/>
        </w:rPr>
        <w:t>,</w:t>
      </w:r>
      <w:r w:rsidR="009E3191">
        <w:rPr>
          <w:rFonts w:ascii="Times New Roman" w:hAnsi="Times New Roman" w:cs="Times New Roman"/>
        </w:rPr>
        <w:t xml:space="preserve"> </w:t>
      </w:r>
      <w:r>
        <w:rPr>
          <w:rFonts w:ascii="Times New Roman" w:hAnsi="Times New Roman" w:cs="Times New Roman"/>
        </w:rPr>
        <w:t>and ignoring</w:t>
      </w:r>
      <w:r w:rsidR="00B56D38">
        <w:rPr>
          <w:rFonts w:ascii="Times New Roman" w:hAnsi="Times New Roman" w:cs="Times New Roman"/>
        </w:rPr>
        <w:t xml:space="preserve"> potential</w:t>
      </w:r>
      <w:r>
        <w:rPr>
          <w:rFonts w:ascii="Times New Roman" w:hAnsi="Times New Roman" w:cs="Times New Roman"/>
        </w:rPr>
        <w:t xml:space="preserve">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 (Figure 1A).</w:t>
      </w:r>
      <w:r w:rsidR="00704A51">
        <w:rPr>
          <w:rFonts w:ascii="Times New Roman" w:hAnsi="Times New Roman" w:cs="Times New Roman"/>
        </w:rPr>
        <w:t xml:space="preserve"> Looking at the population size through time for a growing population (growth rate, </w:t>
      </w:r>
      <w:r w:rsidR="00704A51" w:rsidRPr="005B306D">
        <w:rPr>
          <w:rFonts w:ascii="Times New Roman" w:hAnsi="Times New Roman" w:cs="Times New Roman"/>
          <w:i/>
        </w:rPr>
        <w:t>R</w:t>
      </w:r>
      <w:r w:rsidR="00704A51">
        <w:rPr>
          <w:rFonts w:ascii="Times New Roman" w:hAnsi="Times New Roman" w:cs="Times New Roman"/>
        </w:rPr>
        <w:t xml:space="preserve">, is 1.2 for the </w:t>
      </w:r>
      <w:r w:rsidR="00DE7EBB">
        <w:rPr>
          <w:rFonts w:ascii="Times New Roman" w:hAnsi="Times New Roman" w:cs="Times New Roman"/>
        </w:rPr>
        <w:t xml:space="preserve">black dot </w:t>
      </w:r>
      <w:r w:rsidR="00704A51">
        <w:rPr>
          <w:rFonts w:ascii="Times New Roman" w:hAnsi="Times New Roman" w:cs="Times New Roman"/>
        </w:rPr>
        <w:t>example in Figure 1), it appears that there is a long period of tim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B41E6E">
        <w:rPr>
          <w:rFonts w:ascii="Times New Roman" w:hAnsi="Times New Roman" w:cs="Times New Roman"/>
        </w:rPr>
        <w:t>small. Visually</w:t>
      </w:r>
      <w:r w:rsidR="005B306D">
        <w:rPr>
          <w:rFonts w:ascii="Times New Roman" w:hAnsi="Times New Roman" w:cs="Times New Roman"/>
        </w:rPr>
        <w:t xml:space="preserve"> examining the plot</w:t>
      </w:r>
      <w:r w:rsidR="00B41E6E">
        <w:rPr>
          <w:rFonts w:ascii="Times New Roman" w:hAnsi="Times New Roman" w:cs="Times New Roman"/>
        </w:rPr>
        <w:t xml:space="preserve">, it appears </w:t>
      </w:r>
      <w:r w:rsidR="007D0D9D">
        <w:rPr>
          <w:rFonts w:ascii="Times New Roman" w:hAnsi="Times New Roman" w:cs="Times New Roman"/>
        </w:rPr>
        <w:t>that</w:t>
      </w:r>
      <w:r w:rsidR="00B41E6E">
        <w:rPr>
          <w:rFonts w:ascii="Times New Roman" w:hAnsi="Times New Roman" w:cs="Times New Roman"/>
        </w:rPr>
        <w:t xml:space="preserve"> this 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w:t>
      </w:r>
      <w:proofErr w:type="spellStart"/>
      <w:r w:rsidR="00B41E6E">
        <w:rPr>
          <w:rFonts w:ascii="Times New Roman" w:hAnsi="Times New Roman" w:cs="Times New Roman"/>
        </w:rPr>
        <w:t>Soulé</w:t>
      </w:r>
      <w:proofErr w:type="spellEnd"/>
      <w:r w:rsidR="00B41E6E">
        <w:rPr>
          <w:rFonts w:ascii="Times New Roman" w:hAnsi="Times New Roman" w:cs="Times New Roman"/>
        </w:rPr>
        <w:t xml:space="preserve"> </w:t>
      </w:r>
      <w:r w:rsidR="00B41E6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B41E6E">
        <w:rPr>
          <w:rFonts w:ascii="Times New Roman" w:hAnsi="Times New Roman" w:cs="Times New Roman"/>
        </w:rPr>
        <w:fldChar w:fldCharType="separate"/>
      </w:r>
      <w:r w:rsidR="00B41E6E" w:rsidRPr="00B41E6E">
        <w:rPr>
          <w:rFonts w:ascii="Times New Roman" w:hAnsi="Times New Roman" w:cs="Times New Roman"/>
          <w:noProof/>
        </w:rPr>
        <w:t>(1999)</w:t>
      </w:r>
      <w:r w:rsidR="00B41E6E">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In fact, 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lacking a mathematical definition, it is challenging to apply this term. </w:t>
      </w:r>
      <w:r w:rsidR="009E3191">
        <w:rPr>
          <w:rFonts w:ascii="Times New Roman" w:hAnsi="Times New Roman" w:cs="Times New Roman"/>
        </w:rPr>
        <w:t xml:space="preserve">Because population growth is exponential, plotting the log population size versus time </w:t>
      </w:r>
      <w:r w:rsidR="00B41E6E">
        <w:rPr>
          <w:rFonts w:ascii="Times New Roman" w:hAnsi="Times New Roman" w:cs="Times New Roman"/>
        </w:rPr>
        <w:t>yields</w:t>
      </w:r>
      <w:r w:rsidR="009E3191">
        <w:rPr>
          <w:rFonts w:ascii="Times New Roman" w:hAnsi="Times New Roman" w:cs="Times New Roman"/>
        </w:rPr>
        <w:t xml:space="preserve"> a linear relationship (Figure 1B</w:t>
      </w:r>
      <w:r w:rsidR="0099204A">
        <w:rPr>
          <w:rFonts w:ascii="Times New Roman" w:hAnsi="Times New Roman" w:cs="Times New Roman"/>
        </w:rPr>
        <w:t xml:space="preserve"> –</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Thus, it is clear that the population growth rate is constant through time</w:t>
      </w:r>
      <w:r w:rsidR="007A2298">
        <w:rPr>
          <w:rFonts w:ascii="Times New Roman" w:hAnsi="Times New Roman" w:cs="Times New Roman"/>
        </w:rPr>
        <w:t>,</w:t>
      </w:r>
      <w:r w:rsidR="004310D3">
        <w:rPr>
          <w:rFonts w:ascii="Times New Roman" w:hAnsi="Times New Roman" w:cs="Times New Roman"/>
        </w:rPr>
        <w:t xml:space="preserve"> implying that there is no transition point that can define the shift from inherent lag-phase to 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demonstrating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14:paraId="55DC3133" w14:textId="77777777" w:rsidR="00247439" w:rsidRDefault="00247439">
      <w:pPr>
        <w:rPr>
          <w:rFonts w:ascii="Times New Roman" w:hAnsi="Times New Roman" w:cs="Times New Roman"/>
        </w:rPr>
      </w:pPr>
    </w:p>
    <w:p w14:paraId="4AD6D519" w14:textId="591D24EF" w:rsidR="00EE4168" w:rsidRDefault="00247439">
      <w:pPr>
        <w:rPr>
          <w:rFonts w:ascii="Times New Roman" w:hAnsi="Times New Roman" w:cs="Times New Roman"/>
        </w:rPr>
      </w:pPr>
      <w:r>
        <w:rPr>
          <w:rFonts w:ascii="Times New Roman" w:hAnsi="Times New Roman" w:cs="Times New Roman"/>
        </w:rPr>
        <w:t xml:space="preserve">Essentially, the inherent lag is most useful as a way of comparing a population growth curve to one that shows and </w:t>
      </w:r>
      <w:r>
        <w:rPr>
          <w:rFonts w:ascii="Times New Roman" w:hAnsi="Times New Roman" w:cs="Times New Roman"/>
          <w:b/>
        </w:rPr>
        <w:t>extended lag</w:t>
      </w:r>
      <w:r>
        <w:rPr>
          <w:rFonts w:ascii="Times New Roman" w:hAnsi="Times New Roman" w:cs="Times New Roman"/>
        </w:rPr>
        <w:t xml:space="preserve">. </w:t>
      </w:r>
      <w:r w:rsidR="00CD1754">
        <w:rPr>
          <w:rFonts w:ascii="Times New Roman" w:hAnsi="Times New Roman" w:cs="Times New Roman"/>
        </w:rPr>
        <w:t xml:space="preserve">An extended lag phase in one in which population growth early in the growth curve is less than it is later. Figure 1 shows the population growth curves for a population whose growth rate begins at </w:t>
      </w:r>
      <w:r w:rsidR="00CD1754">
        <w:rPr>
          <w:rFonts w:ascii="Times New Roman" w:hAnsi="Times New Roman" w:cs="Times New Roman"/>
          <w:i/>
        </w:rPr>
        <w:t>R</w:t>
      </w:r>
      <w:r w:rsidR="00CD1754">
        <w:rPr>
          <w:rFonts w:ascii="Times New Roman" w:hAnsi="Times New Roman" w:cs="Times New Roman"/>
        </w:rPr>
        <w:t xml:space="preserve"> = 1 and goes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xml:space="preserve">, the growth curve of Population Size versus Time is non-linear. However, in this case the growth curve of </w:t>
      </w:r>
      <w:proofErr w:type="gramStart"/>
      <w:r w:rsidR="00CD1754">
        <w:rPr>
          <w:rFonts w:ascii="Times New Roman" w:hAnsi="Times New Roman" w:cs="Times New Roman"/>
        </w:rPr>
        <w:t>log(</w:t>
      </w:r>
      <w:proofErr w:type="gramEnd"/>
      <w:r w:rsidR="00CD1754">
        <w:rPr>
          <w:rFonts w:ascii="Times New Roman" w:hAnsi="Times New Roman" w:cs="Times New Roman"/>
        </w:rPr>
        <w:t xml:space="preserve">Population Size) versus Time is also non-linear during the time period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w:t>
      </w:r>
      <w:r w:rsidR="00CD1754">
        <w:rPr>
          <w:rFonts w:ascii="Times New Roman" w:hAnsi="Times New Roman" w:cs="Times New Roman"/>
        </w:rPr>
        <w:lastRenderedPageBreak/>
        <w:t xml:space="preserve">curve, where the slope of the growth curve is more shallow, is considered evidence for an extended lag </w:t>
      </w:r>
      <w:r w:rsidR="00CD175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D1754">
        <w:rPr>
          <w:rFonts w:ascii="Times New Roman" w:hAnsi="Times New Roman" w:cs="Times New Roman"/>
        </w:rPr>
        <w:fldChar w:fldCharType="separate"/>
      </w:r>
      <w:r w:rsidR="00CD1754" w:rsidRPr="00CD1754">
        <w:rPr>
          <w:rFonts w:ascii="Times New Roman" w:hAnsi="Times New Roman" w:cs="Times New Roman"/>
          <w:noProof/>
        </w:rPr>
        <w:t>(Crooks &amp; Soulé 1999)</w:t>
      </w:r>
      <w:r w:rsidR="00CD175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for having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1E6DE7"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1E6DE7" w:rsidRPr="006567EE">
        <w:rPr>
          <w:rFonts w:ascii="Times New Roman" w:hAnsi="Times New Roman" w:cs="Times New Roman"/>
        </w:rPr>
        <w:fldChar w:fldCharType="separate"/>
      </w:r>
      <w:r w:rsidR="003E010E" w:rsidRPr="006567EE">
        <w:rPr>
          <w:rFonts w:ascii="Times New Roman" w:hAnsi="Times New Roman" w:cs="Times New Roman"/>
          <w:noProof/>
        </w:rPr>
        <w:t>(Mack et al. 2000; Sakai et al. 2001; Pysek &amp; Hulme 2005; Gurevitch et al. 2011)</w:t>
      </w:r>
      <w:r w:rsidR="001E6DE7"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A brief extended lag may be explained by to time constraints intrinsic to population growth and establishment, such as generation time and time to first reproduction (i.e., the time required for a population to achieve a stable age distribution).  However, many observed lag-phases are longer than even these processes may explain. I</w:t>
      </w:r>
      <w:r w:rsidR="000F2BFE" w:rsidRPr="006567EE">
        <w:rPr>
          <w:rFonts w:ascii="Times New Roman" w:hAnsi="Times New Roman" w:cs="Times New Roman"/>
        </w:rPr>
        <w:t>n a recent study on lag-phase dynamics of weedy species in New Zealand</w:t>
      </w:r>
      <w:r w:rsidR="005354B5" w:rsidRPr="006567EE">
        <w:rPr>
          <w:rFonts w:ascii="Times New Roman" w:hAnsi="Times New Roman" w:cs="Times New Roman"/>
        </w:rPr>
        <w:t xml:space="preserve">, </w:t>
      </w:r>
      <w:proofErr w:type="spellStart"/>
      <w:r w:rsidR="005354B5" w:rsidRPr="006567EE">
        <w:rPr>
          <w:rFonts w:ascii="Times New Roman" w:hAnsi="Times New Roman" w:cs="Times New Roman"/>
        </w:rPr>
        <w:t>Aikio</w:t>
      </w:r>
      <w:proofErr w:type="spellEnd"/>
      <w:r w:rsidR="005354B5" w:rsidRPr="006567EE">
        <w:rPr>
          <w:rFonts w:ascii="Times New Roman" w:hAnsi="Times New Roman" w:cs="Times New Roman"/>
        </w:rPr>
        <w:t xml:space="preserve"> and colleagues </w:t>
      </w:r>
      <w:r w:rsidR="005354B5"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354B5"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EE4168">
        <w:rPr>
          <w:rFonts w:ascii="Times New Roman" w:hAnsi="Times New Roman" w:cs="Times New Roman"/>
        </w:rPr>
        <w:t xml:space="preserve"> </w:t>
      </w:r>
    </w:p>
    <w:p w14:paraId="193E4A0A" w14:textId="77777777" w:rsidR="005A58BA" w:rsidRDefault="005A58BA">
      <w:pPr>
        <w:rPr>
          <w:rFonts w:ascii="Times New Roman" w:hAnsi="Times New Roman" w:cs="Times New Roman"/>
        </w:rPr>
      </w:pPr>
    </w:p>
    <w:p w14:paraId="48254BDF" w14:textId="4486EF2A" w:rsidR="00107E5C" w:rsidRDefault="005A58BA" w:rsidP="00E3287E">
      <w:r>
        <w:rPr>
          <w:rFonts w:ascii="Times New Roman" w:hAnsi="Times New Roman" w:cs="Times New Roman"/>
          <w:b/>
        </w:rPr>
        <w:t>DISCUSS DIFFERENCES BETWEEN POPULAITON GROWTH CURVES FOR LOCAL POPULATION GROWTH (FIGURE 1) VERSUS SPATIAL/AREAL POPULAITON GROWTH</w:t>
      </w:r>
      <w:r w:rsidR="00107E5C">
        <w:rPr>
          <w:rFonts w:ascii="Times New Roman" w:hAnsi="Times New Roman" w:cs="Times New Roman"/>
          <w:noProof/>
        </w:rPr>
        <w:drawing>
          <wp:inline distT="0" distB="0" distL="0" distR="0" wp14:anchorId="5D35F445" wp14:editId="1896E345">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8">
                      <a:extLst>
                        <a:ext uri="{28A0092B-C50C-407E-A947-70E740481C1C}">
                          <a14:useLocalDpi xmlns:a14="http://schemas.microsoft.com/office/drawing/2010/main" val="0"/>
                        </a:ext>
                      </a:extLst>
                    </a:blip>
                    <a:stretch>
                      <a:fillRect/>
                    </a:stretch>
                  </pic:blipFill>
                  <pic:spPr>
                    <a:xfrm>
                      <a:off x="0" y="0"/>
                      <a:ext cx="5939463" cy="4157623"/>
                    </a:xfrm>
                    <a:prstGeom prst="rect">
                      <a:avLst/>
                    </a:prstGeom>
                  </pic:spPr>
                </pic:pic>
              </a:graphicData>
            </a:graphic>
          </wp:inline>
        </w:drawing>
      </w:r>
    </w:p>
    <w:p w14:paraId="2F2AF180" w14:textId="2B0DB7DB" w:rsidR="00107E5C" w:rsidRPr="00107E5C" w:rsidRDefault="00107E5C" w:rsidP="00DC61B8">
      <w:pPr>
        <w:pStyle w:val="Caption"/>
        <w:tabs>
          <w:tab w:val="left" w:pos="9270"/>
        </w:tabs>
        <w:rPr>
          <w:rFonts w:ascii="Times New Roman" w:hAnsi="Times New Roman" w:cs="Times New Roman"/>
          <w:color w:val="auto"/>
          <w:sz w:val="22"/>
          <w:szCs w:val="22"/>
        </w:rPr>
      </w:pPr>
      <w:proofErr w:type="gramStart"/>
      <w:r w:rsidRPr="00107E5C">
        <w:rPr>
          <w:rFonts w:ascii="Times New Roman" w:hAnsi="Times New Roman"/>
          <w:color w:val="auto"/>
          <w:sz w:val="22"/>
          <w:szCs w:val="22"/>
        </w:rPr>
        <w:t xml:space="preserve">Figure </w:t>
      </w:r>
      <w:proofErr w:type="gramEnd"/>
      <w:r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Pr="00107E5C">
        <w:rPr>
          <w:rFonts w:ascii="Times New Roman" w:hAnsi="Times New Roman"/>
          <w:color w:val="auto"/>
          <w:sz w:val="22"/>
          <w:szCs w:val="22"/>
        </w:rPr>
        <w:fldChar w:fldCharType="separate"/>
      </w:r>
      <w:r w:rsidR="00E87C7B">
        <w:rPr>
          <w:rFonts w:ascii="Times New Roman" w:hAnsi="Times New Roman"/>
          <w:noProof/>
          <w:color w:val="auto"/>
          <w:sz w:val="22"/>
          <w:szCs w:val="22"/>
        </w:rPr>
        <w:t>1</w:t>
      </w:r>
      <w:r w:rsidRPr="00107E5C">
        <w:rPr>
          <w:rFonts w:ascii="Times New Roman" w:hAnsi="Times New Roman"/>
          <w:color w:val="auto"/>
          <w:sz w:val="22"/>
          <w:szCs w:val="22"/>
        </w:rPr>
        <w:fldChar w:fldCharType="end"/>
      </w:r>
      <w:proofErr w:type="gramStart"/>
      <w:r w:rsidRPr="00107E5C">
        <w:rPr>
          <w:rFonts w:ascii="Times New Roman" w:hAnsi="Times New Roman"/>
          <w:color w:val="auto"/>
          <w:sz w:val="22"/>
          <w:szCs w:val="22"/>
        </w:rPr>
        <w:t>.</w:t>
      </w:r>
      <w:proofErr w:type="gramEnd"/>
      <w:r w:rsidRPr="00107E5C">
        <w:rPr>
          <w:rFonts w:ascii="Times New Roman" w:hAnsi="Times New Roman"/>
          <w:color w:val="auto"/>
          <w:sz w:val="22"/>
          <w:szCs w:val="22"/>
        </w:rPr>
        <w:t xml:space="preserve"> </w:t>
      </w:r>
      <w:proofErr w:type="gramStart"/>
      <w:r w:rsidRPr="00107E5C">
        <w:rPr>
          <w:rFonts w:ascii="Times New Roman" w:hAnsi="Times New Roman"/>
          <w:b w:val="0"/>
          <w:color w:val="auto"/>
          <w:sz w:val="22"/>
          <w:szCs w:val="22"/>
        </w:rPr>
        <w:t>Population size versus time relationship in a simple exponential population growth example.</w:t>
      </w:r>
      <w:proofErr w:type="gramEnd"/>
      <w:r w:rsidRPr="00107E5C">
        <w:rPr>
          <w:rFonts w:ascii="Times New Roman" w:hAnsi="Times New Roman"/>
          <w:b w:val="0"/>
          <w:color w:val="auto"/>
          <w:sz w:val="22"/>
          <w:szCs w:val="22"/>
        </w:rPr>
        <w:t xml:space="preserve">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only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6B904260" w14:textId="77777777" w:rsidR="007C7F15" w:rsidRDefault="007C7F15">
      <w:pPr>
        <w:rPr>
          <w:rFonts w:ascii="Times New Roman" w:hAnsi="Times New Roman" w:cs="Times New Roman"/>
        </w:rPr>
      </w:pPr>
    </w:p>
    <w:p w14:paraId="0A14B9B7" w14:textId="5CF70EC0"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DB70C2">
        <w:rPr>
          <w:rFonts w:ascii="Times New Roman" w:hAnsi="Times New Roman" w:cs="Times New Roman"/>
        </w:rPr>
        <w:t>Retrospec</w:t>
      </w:r>
      <w:r w:rsidR="00583005">
        <w:rPr>
          <w:rFonts w:ascii="Times New Roman" w:hAnsi="Times New Roman" w:cs="Times New Roman"/>
        </w:rPr>
        <w:t>tive spatial analyses</w:t>
      </w:r>
      <w:r w:rsidR="00AA7ACF">
        <w:rPr>
          <w:rFonts w:ascii="Times New Roman" w:hAnsi="Times New Roman" w:cs="Times New Roman"/>
        </w:rPr>
        <w:t xml:space="preserve"> can</w:t>
      </w:r>
      <w:r w:rsidR="00583005">
        <w:rPr>
          <w:rFonts w:ascii="Times New Roman" w:hAnsi="Times New Roman" w:cs="Times New Roman"/>
        </w:rPr>
        <w:t xml:space="preserve"> </w:t>
      </w:r>
      <w:r w:rsidR="00404DD3">
        <w:rPr>
          <w:rFonts w:ascii="Times New Roman" w:hAnsi="Times New Roman" w:cs="Times New Roman"/>
        </w:rPr>
        <w:t xml:space="preserve">yield insights </w:t>
      </w:r>
      <w:r w:rsidR="008B76E0">
        <w:rPr>
          <w:rFonts w:ascii="Times New Roman" w:hAnsi="Times New Roman" w:cs="Times New Roman"/>
        </w:rPr>
        <w:t>into</w:t>
      </w:r>
      <w:r w:rsidR="00583005">
        <w:rPr>
          <w:rFonts w:ascii="Times New Roman" w:hAnsi="Times New Roman" w:cs="Times New Roman"/>
        </w:rPr>
        <w:t xml:space="preserve"> the</w:t>
      </w:r>
      <w:r w:rsidR="00583005" w:rsidRPr="00DB70C2">
        <w:rPr>
          <w:rFonts w:ascii="Times New Roman" w:hAnsi="Times New Roman" w:cs="Times New Roman"/>
        </w:rPr>
        <w:t xml:space="preserve"> ecological processes involved in the spread of non-native </w:t>
      </w:r>
      <w:r w:rsidR="00422606" w:rsidRPr="00DB70C2">
        <w:rPr>
          <w:rFonts w:ascii="Times New Roman" w:hAnsi="Times New Roman" w:cs="Times New Roman"/>
        </w:rPr>
        <w:t xml:space="preserve">invasive </w:t>
      </w:r>
      <w:r w:rsidR="00AA7ACF">
        <w:rPr>
          <w:rFonts w:ascii="Times New Roman" w:hAnsi="Times New Roman" w:cs="Times New Roman"/>
        </w:rPr>
        <w:t>species in</w:t>
      </w:r>
      <w:r w:rsidR="00583005" w:rsidRPr="00DB70C2">
        <w:rPr>
          <w:rFonts w:ascii="Times New Roman" w:hAnsi="Times New Roman" w:cs="Times New Roman"/>
        </w:rPr>
        <w:t xml:space="preserve"> novel region</w:t>
      </w:r>
      <w:r w:rsidR="00AA7ACF">
        <w:rPr>
          <w:rFonts w:ascii="Times New Roman" w:hAnsi="Times New Roman" w:cs="Times New Roman"/>
        </w:rPr>
        <w:t>s and</w:t>
      </w:r>
      <w:r w:rsidR="00583005">
        <w:rPr>
          <w:rFonts w:ascii="Times New Roman" w:hAnsi="Times New Roman" w:cs="Times New Roman"/>
        </w:rPr>
        <w:t xml:space="preserve"> </w:t>
      </w:r>
      <w:r w:rsidR="00AA7ACF">
        <w:rPr>
          <w:rFonts w:ascii="Times New Roman" w:hAnsi="Times New Roman" w:cs="Times New Roman"/>
        </w:rPr>
        <w:t xml:space="preserve">a </w:t>
      </w:r>
      <w:r w:rsidR="00583005">
        <w:rPr>
          <w:rFonts w:ascii="Times New Roman" w:hAnsi="Times New Roman" w:cs="Times New Roman"/>
        </w:rPr>
        <w:t>rich data sourc</w:t>
      </w:r>
      <w:r w:rsidR="00422606">
        <w:rPr>
          <w:rFonts w:ascii="Times New Roman" w:hAnsi="Times New Roman" w:cs="Times New Roman"/>
        </w:rPr>
        <w:t xml:space="preserve">e for these types of </w:t>
      </w:r>
      <w:r w:rsidR="00AA7ACF">
        <w:rPr>
          <w:rFonts w:ascii="Times New Roman" w:hAnsi="Times New Roman" w:cs="Times New Roman"/>
        </w:rPr>
        <w:t>analyses</w:t>
      </w:r>
      <w:r w:rsidR="00422606">
        <w:rPr>
          <w:rFonts w:ascii="Times New Roman" w:hAnsi="Times New Roman" w:cs="Times New Roman"/>
        </w:rPr>
        <w:t xml:space="preserve"> is</w:t>
      </w:r>
      <w:r w:rsidR="00583005">
        <w:rPr>
          <w:rFonts w:ascii="Times New Roman" w:hAnsi="Times New Roman" w:cs="Times New Roman"/>
        </w:rPr>
        <w:t xml:space="preserve"> the specimen holdings of herbaria</w:t>
      </w:r>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55225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B709A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A6744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14:paraId="2D979164" w14:textId="77777777" w:rsidR="008F1338" w:rsidRDefault="008F1338">
      <w:pPr>
        <w:rPr>
          <w:rFonts w:ascii="Times New Roman" w:hAnsi="Times New Roman" w:cs="Times New Roman"/>
        </w:rPr>
      </w:pPr>
    </w:p>
    <w:p w14:paraId="184805D8" w14:textId="765E7254"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Using this method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6AFC4F19"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2E72DC91"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0F1BF881"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2F949BC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14061008"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76E182CB"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proofErr w:type="spellStart"/>
      <w:r w:rsidR="00AE6884">
        <w:rPr>
          <w:rFonts w:ascii="Times New Roman" w:hAnsi="Times New Roman" w:cs="Times New Roman"/>
        </w:rPr>
        <w:t>Herbariam</w:t>
      </w:r>
      <w:proofErr w:type="spellEnd"/>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7A821C69" w14:textId="77777777" w:rsidTr="0093185A">
        <w:trPr>
          <w:trHeight w:val="300"/>
        </w:trPr>
        <w:tc>
          <w:tcPr>
            <w:tcW w:w="0" w:type="auto"/>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7CC4FD9E" w14:textId="453F1325" w:rsidTr="0093185A">
        <w:trPr>
          <w:trHeight w:val="300"/>
        </w:trPr>
        <w:tc>
          <w:tcPr>
            <w:tcW w:w="0" w:type="auto"/>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6CBCA8AA" w14:textId="4A484132" w:rsidTr="0093185A">
        <w:trPr>
          <w:trHeight w:val="215"/>
        </w:trPr>
        <w:tc>
          <w:tcPr>
            <w:tcW w:w="0" w:type="auto"/>
            <w:noWrap/>
            <w:hideMark/>
          </w:tcPr>
          <w:p w14:paraId="2C428DD6" w14:textId="77777777" w:rsidR="003F6839" w:rsidRPr="003F6839" w:rsidRDefault="003F6839">
            <w:pPr>
              <w:rPr>
                <w:rFonts w:ascii="Times New Roman" w:hAnsi="Times New Roman" w:cs="Times New Roman"/>
                <w:sz w:val="20"/>
                <w:szCs w:val="20"/>
              </w:rPr>
            </w:pPr>
          </w:p>
        </w:tc>
        <w:tc>
          <w:tcPr>
            <w:tcW w:w="0" w:type="auto"/>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50F9FC45" w14:textId="77777777" w:rsidR="003F6839" w:rsidRPr="003F6839" w:rsidRDefault="003F6839" w:rsidP="003F6839">
            <w:pPr>
              <w:rPr>
                <w:rFonts w:ascii="Times New Roman" w:hAnsi="Times New Roman" w:cs="Times New Roman"/>
                <w:sz w:val="20"/>
                <w:szCs w:val="20"/>
              </w:rPr>
            </w:pPr>
          </w:p>
        </w:tc>
      </w:tr>
      <w:tr w:rsidR="003F6839" w:rsidRPr="003F6839" w14:paraId="26DF8659" w14:textId="214FCC7E" w:rsidTr="00AC3797">
        <w:trPr>
          <w:trHeight w:val="63"/>
        </w:trPr>
        <w:tc>
          <w:tcPr>
            <w:tcW w:w="0" w:type="auto"/>
            <w:noWrap/>
            <w:hideMark/>
          </w:tcPr>
          <w:p w14:paraId="1C9F6AA9" w14:textId="77777777" w:rsidR="003F6839" w:rsidRPr="003F6839" w:rsidRDefault="003F6839">
            <w:pPr>
              <w:rPr>
                <w:rFonts w:ascii="Times New Roman" w:hAnsi="Times New Roman" w:cs="Times New Roman"/>
                <w:sz w:val="20"/>
                <w:szCs w:val="20"/>
              </w:rPr>
            </w:pPr>
          </w:p>
        </w:tc>
        <w:tc>
          <w:tcPr>
            <w:tcW w:w="0" w:type="auto"/>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D64C70F" w14:textId="77777777" w:rsidR="003F6839" w:rsidRPr="003F6839" w:rsidRDefault="003F6839" w:rsidP="003F6839">
            <w:pPr>
              <w:rPr>
                <w:rFonts w:ascii="Times New Roman" w:hAnsi="Times New Roman" w:cs="Times New Roman"/>
                <w:sz w:val="20"/>
                <w:szCs w:val="20"/>
              </w:rPr>
            </w:pPr>
          </w:p>
        </w:tc>
      </w:tr>
      <w:tr w:rsidR="003F6839" w:rsidRPr="003F6839" w14:paraId="1D15AD81" w14:textId="6E353049" w:rsidTr="00AC3797">
        <w:trPr>
          <w:trHeight w:val="71"/>
        </w:trPr>
        <w:tc>
          <w:tcPr>
            <w:tcW w:w="0" w:type="auto"/>
            <w:noWrap/>
            <w:hideMark/>
          </w:tcPr>
          <w:p w14:paraId="6831BEC6" w14:textId="77777777" w:rsidR="003F6839" w:rsidRPr="003F6839" w:rsidRDefault="003F6839">
            <w:pPr>
              <w:rPr>
                <w:rFonts w:ascii="Times New Roman" w:hAnsi="Times New Roman" w:cs="Times New Roman"/>
                <w:sz w:val="20"/>
                <w:szCs w:val="20"/>
              </w:rPr>
            </w:pPr>
          </w:p>
        </w:tc>
        <w:tc>
          <w:tcPr>
            <w:tcW w:w="0" w:type="auto"/>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098A564F" w14:textId="77777777" w:rsidR="003F6839" w:rsidRPr="003F6839" w:rsidRDefault="003F6839" w:rsidP="003F6839">
            <w:pPr>
              <w:rPr>
                <w:rFonts w:ascii="Times New Roman" w:hAnsi="Times New Roman" w:cs="Times New Roman"/>
                <w:sz w:val="20"/>
                <w:szCs w:val="20"/>
              </w:rPr>
            </w:pPr>
          </w:p>
        </w:tc>
      </w:tr>
      <w:tr w:rsidR="003F6839" w:rsidRPr="003F6839" w14:paraId="10EEF43D" w14:textId="1B1DDCDC" w:rsidTr="00AC3797">
        <w:trPr>
          <w:trHeight w:val="125"/>
        </w:trPr>
        <w:tc>
          <w:tcPr>
            <w:tcW w:w="0" w:type="auto"/>
            <w:noWrap/>
            <w:hideMark/>
          </w:tcPr>
          <w:p w14:paraId="63ADE502" w14:textId="77777777" w:rsidR="003F6839" w:rsidRPr="003F6839" w:rsidRDefault="003F6839">
            <w:pPr>
              <w:rPr>
                <w:rFonts w:ascii="Times New Roman" w:hAnsi="Times New Roman" w:cs="Times New Roman"/>
                <w:sz w:val="20"/>
                <w:szCs w:val="20"/>
              </w:rPr>
            </w:pPr>
          </w:p>
        </w:tc>
        <w:tc>
          <w:tcPr>
            <w:tcW w:w="0" w:type="auto"/>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63AE9453" w14:textId="77777777" w:rsidR="003F6839" w:rsidRPr="003F6839" w:rsidRDefault="003F6839" w:rsidP="003F6839">
            <w:pPr>
              <w:rPr>
                <w:rFonts w:ascii="Times New Roman" w:hAnsi="Times New Roman" w:cs="Times New Roman"/>
                <w:sz w:val="20"/>
                <w:szCs w:val="20"/>
              </w:rPr>
            </w:pPr>
          </w:p>
        </w:tc>
      </w:tr>
      <w:tr w:rsidR="003F6839" w:rsidRPr="003F6839" w14:paraId="283D9BED" w14:textId="3B7D1B08" w:rsidTr="00AC3797">
        <w:trPr>
          <w:trHeight w:val="63"/>
        </w:trPr>
        <w:tc>
          <w:tcPr>
            <w:tcW w:w="0" w:type="auto"/>
            <w:noWrap/>
            <w:hideMark/>
          </w:tcPr>
          <w:p w14:paraId="3A1C80CE" w14:textId="77777777" w:rsidR="003F6839" w:rsidRPr="003F6839" w:rsidRDefault="003F6839">
            <w:pPr>
              <w:rPr>
                <w:rFonts w:ascii="Times New Roman" w:hAnsi="Times New Roman" w:cs="Times New Roman"/>
                <w:sz w:val="20"/>
                <w:szCs w:val="20"/>
              </w:rPr>
            </w:pPr>
          </w:p>
        </w:tc>
        <w:tc>
          <w:tcPr>
            <w:tcW w:w="0" w:type="auto"/>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982C471" w14:textId="77777777" w:rsidR="003F6839" w:rsidRPr="003F6839" w:rsidRDefault="003F6839" w:rsidP="003F6839">
            <w:pPr>
              <w:rPr>
                <w:rFonts w:ascii="Times New Roman" w:hAnsi="Times New Roman" w:cs="Times New Roman"/>
                <w:sz w:val="20"/>
                <w:szCs w:val="20"/>
              </w:rPr>
            </w:pPr>
          </w:p>
        </w:tc>
      </w:tr>
      <w:tr w:rsidR="003F6839" w:rsidRPr="003F6839" w14:paraId="1D68E936" w14:textId="38B70848" w:rsidTr="00AC3797">
        <w:trPr>
          <w:trHeight w:val="63"/>
        </w:trPr>
        <w:tc>
          <w:tcPr>
            <w:tcW w:w="0" w:type="auto"/>
            <w:noWrap/>
            <w:hideMark/>
          </w:tcPr>
          <w:p w14:paraId="5E939FF9" w14:textId="77777777" w:rsidR="003F6839" w:rsidRPr="003F6839" w:rsidRDefault="003F6839">
            <w:pPr>
              <w:rPr>
                <w:rFonts w:ascii="Times New Roman" w:hAnsi="Times New Roman" w:cs="Times New Roman"/>
                <w:sz w:val="20"/>
                <w:szCs w:val="20"/>
              </w:rPr>
            </w:pPr>
          </w:p>
        </w:tc>
        <w:tc>
          <w:tcPr>
            <w:tcW w:w="0" w:type="auto"/>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60C574D7" w14:textId="77777777" w:rsidR="003F6839" w:rsidRPr="003F6839" w:rsidRDefault="003F6839" w:rsidP="003F6839">
            <w:pPr>
              <w:rPr>
                <w:rFonts w:ascii="Times New Roman" w:hAnsi="Times New Roman" w:cs="Times New Roman"/>
                <w:sz w:val="20"/>
                <w:szCs w:val="20"/>
              </w:rPr>
            </w:pPr>
          </w:p>
        </w:tc>
      </w:tr>
      <w:tr w:rsidR="003F6839" w:rsidRPr="003F6839" w14:paraId="5CD39165" w14:textId="12204F46" w:rsidTr="00AC3797">
        <w:trPr>
          <w:trHeight w:val="63"/>
        </w:trPr>
        <w:tc>
          <w:tcPr>
            <w:tcW w:w="0" w:type="auto"/>
            <w:noWrap/>
            <w:hideMark/>
          </w:tcPr>
          <w:p w14:paraId="5CC783CC" w14:textId="77777777" w:rsidR="003F6839" w:rsidRPr="003F6839" w:rsidRDefault="003F6839">
            <w:pPr>
              <w:rPr>
                <w:rFonts w:ascii="Times New Roman" w:hAnsi="Times New Roman" w:cs="Times New Roman"/>
                <w:sz w:val="20"/>
                <w:szCs w:val="20"/>
              </w:rPr>
            </w:pPr>
          </w:p>
        </w:tc>
        <w:tc>
          <w:tcPr>
            <w:tcW w:w="0" w:type="auto"/>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7C8DEADF" w14:textId="77777777" w:rsidR="003F6839" w:rsidRPr="003F6839" w:rsidRDefault="003F6839" w:rsidP="003F6839">
            <w:pPr>
              <w:rPr>
                <w:rFonts w:ascii="Times New Roman" w:hAnsi="Times New Roman" w:cs="Times New Roman"/>
                <w:sz w:val="20"/>
                <w:szCs w:val="20"/>
              </w:rPr>
            </w:pPr>
          </w:p>
        </w:tc>
      </w:tr>
      <w:tr w:rsidR="003F6839" w:rsidRPr="003F6839" w14:paraId="02FE6E28" w14:textId="6B7860EC" w:rsidTr="00AC3797">
        <w:trPr>
          <w:trHeight w:val="63"/>
        </w:trPr>
        <w:tc>
          <w:tcPr>
            <w:tcW w:w="0" w:type="auto"/>
            <w:noWrap/>
            <w:hideMark/>
          </w:tcPr>
          <w:p w14:paraId="3B7DBC57" w14:textId="77777777" w:rsidR="003F6839" w:rsidRPr="003F6839" w:rsidRDefault="003F6839">
            <w:pPr>
              <w:rPr>
                <w:rFonts w:ascii="Times New Roman" w:hAnsi="Times New Roman" w:cs="Times New Roman"/>
                <w:sz w:val="20"/>
                <w:szCs w:val="20"/>
              </w:rPr>
            </w:pPr>
          </w:p>
        </w:tc>
        <w:tc>
          <w:tcPr>
            <w:tcW w:w="0" w:type="auto"/>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2B3DF1" w14:textId="77777777" w:rsidR="003F6839" w:rsidRPr="003F6839" w:rsidRDefault="003F6839" w:rsidP="003F6839">
            <w:pPr>
              <w:rPr>
                <w:rFonts w:ascii="Times New Roman" w:hAnsi="Times New Roman" w:cs="Times New Roman"/>
                <w:sz w:val="20"/>
                <w:szCs w:val="20"/>
              </w:rPr>
            </w:pPr>
          </w:p>
        </w:tc>
      </w:tr>
      <w:tr w:rsidR="003F6839" w:rsidRPr="003F6839" w14:paraId="2A6111A2" w14:textId="09F3F1F0" w:rsidTr="00AC3797">
        <w:trPr>
          <w:trHeight w:val="63"/>
        </w:trPr>
        <w:tc>
          <w:tcPr>
            <w:tcW w:w="0" w:type="auto"/>
            <w:noWrap/>
            <w:hideMark/>
          </w:tcPr>
          <w:p w14:paraId="75D49858" w14:textId="77777777" w:rsidR="003F6839" w:rsidRPr="003F6839" w:rsidRDefault="003F6839">
            <w:pPr>
              <w:rPr>
                <w:rFonts w:ascii="Times New Roman" w:hAnsi="Times New Roman" w:cs="Times New Roman"/>
                <w:sz w:val="20"/>
                <w:szCs w:val="20"/>
              </w:rPr>
            </w:pPr>
          </w:p>
        </w:tc>
        <w:tc>
          <w:tcPr>
            <w:tcW w:w="0" w:type="auto"/>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E953E2E" w14:textId="77777777" w:rsidR="003F6839" w:rsidRPr="003F6839" w:rsidRDefault="003F6839" w:rsidP="003F6839">
            <w:pPr>
              <w:rPr>
                <w:rFonts w:ascii="Times New Roman" w:hAnsi="Times New Roman" w:cs="Times New Roman"/>
                <w:sz w:val="20"/>
                <w:szCs w:val="20"/>
              </w:rPr>
            </w:pPr>
          </w:p>
        </w:tc>
      </w:tr>
      <w:tr w:rsidR="003F6839" w:rsidRPr="003F6839" w14:paraId="08B17A4B" w14:textId="6E7F5B2D" w:rsidTr="00AC3797">
        <w:trPr>
          <w:trHeight w:val="143"/>
        </w:trPr>
        <w:tc>
          <w:tcPr>
            <w:tcW w:w="0" w:type="auto"/>
            <w:noWrap/>
            <w:hideMark/>
          </w:tcPr>
          <w:p w14:paraId="68EE4E83" w14:textId="77777777" w:rsidR="003F6839" w:rsidRPr="003F6839" w:rsidRDefault="003F6839">
            <w:pPr>
              <w:rPr>
                <w:rFonts w:ascii="Times New Roman" w:hAnsi="Times New Roman" w:cs="Times New Roman"/>
                <w:sz w:val="20"/>
                <w:szCs w:val="20"/>
              </w:rPr>
            </w:pPr>
          </w:p>
        </w:tc>
        <w:tc>
          <w:tcPr>
            <w:tcW w:w="0" w:type="auto"/>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6D9BFEA" w14:textId="77777777" w:rsidR="003F6839" w:rsidRPr="003F6839" w:rsidRDefault="003F6839" w:rsidP="003F6839">
            <w:pPr>
              <w:rPr>
                <w:rFonts w:ascii="Times New Roman" w:hAnsi="Times New Roman" w:cs="Times New Roman"/>
                <w:sz w:val="20"/>
                <w:szCs w:val="20"/>
              </w:rPr>
            </w:pPr>
          </w:p>
        </w:tc>
      </w:tr>
      <w:tr w:rsidR="003F6839" w:rsidRPr="003F6839" w14:paraId="6AA29A14" w14:textId="0AA44383" w:rsidTr="00AC3797">
        <w:trPr>
          <w:trHeight w:val="107"/>
        </w:trPr>
        <w:tc>
          <w:tcPr>
            <w:tcW w:w="0" w:type="auto"/>
            <w:noWrap/>
            <w:hideMark/>
          </w:tcPr>
          <w:p w14:paraId="1BAD3443" w14:textId="77777777" w:rsidR="003F6839" w:rsidRPr="003F6839" w:rsidRDefault="003F6839">
            <w:pPr>
              <w:rPr>
                <w:rFonts w:ascii="Times New Roman" w:hAnsi="Times New Roman" w:cs="Times New Roman"/>
                <w:sz w:val="20"/>
                <w:szCs w:val="20"/>
              </w:rPr>
            </w:pPr>
          </w:p>
        </w:tc>
        <w:tc>
          <w:tcPr>
            <w:tcW w:w="0" w:type="auto"/>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5ABEA159" w14:textId="77777777" w:rsidR="003F6839" w:rsidRPr="003F6839" w:rsidRDefault="003F6839" w:rsidP="003F6839">
            <w:pPr>
              <w:rPr>
                <w:rFonts w:ascii="Times New Roman" w:hAnsi="Times New Roman" w:cs="Times New Roman"/>
                <w:sz w:val="20"/>
                <w:szCs w:val="20"/>
              </w:rPr>
            </w:pPr>
          </w:p>
        </w:tc>
      </w:tr>
      <w:tr w:rsidR="003F6839" w:rsidRPr="003F6839" w14:paraId="7D6F3F5D" w14:textId="5E40CC57" w:rsidTr="00AC3797">
        <w:trPr>
          <w:trHeight w:val="71"/>
        </w:trPr>
        <w:tc>
          <w:tcPr>
            <w:tcW w:w="0" w:type="auto"/>
            <w:noWrap/>
            <w:hideMark/>
          </w:tcPr>
          <w:p w14:paraId="7AFDD883" w14:textId="77777777" w:rsidR="003F6839" w:rsidRPr="003F6839" w:rsidRDefault="003F6839">
            <w:pPr>
              <w:rPr>
                <w:rFonts w:ascii="Times New Roman" w:hAnsi="Times New Roman" w:cs="Times New Roman"/>
                <w:sz w:val="20"/>
                <w:szCs w:val="20"/>
              </w:rPr>
            </w:pPr>
          </w:p>
        </w:tc>
        <w:tc>
          <w:tcPr>
            <w:tcW w:w="0" w:type="auto"/>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6EC0CDB" w14:textId="77777777" w:rsidR="003F6839" w:rsidRPr="003F6839" w:rsidRDefault="003F6839" w:rsidP="003F6839">
            <w:pPr>
              <w:rPr>
                <w:rFonts w:ascii="Times New Roman" w:hAnsi="Times New Roman" w:cs="Times New Roman"/>
                <w:sz w:val="20"/>
                <w:szCs w:val="20"/>
              </w:rPr>
            </w:pPr>
          </w:p>
        </w:tc>
      </w:tr>
      <w:tr w:rsidR="003F6839" w:rsidRPr="003F6839" w14:paraId="5F7EE939" w14:textId="58B612EF" w:rsidTr="00AC3797">
        <w:trPr>
          <w:trHeight w:val="116"/>
        </w:trPr>
        <w:tc>
          <w:tcPr>
            <w:tcW w:w="0" w:type="auto"/>
            <w:noWrap/>
            <w:hideMark/>
          </w:tcPr>
          <w:p w14:paraId="2FDEDDA1" w14:textId="77777777" w:rsidR="003F6839" w:rsidRPr="003F6839" w:rsidRDefault="003F6839">
            <w:pPr>
              <w:rPr>
                <w:rFonts w:ascii="Times New Roman" w:hAnsi="Times New Roman" w:cs="Times New Roman"/>
                <w:sz w:val="20"/>
                <w:szCs w:val="20"/>
              </w:rPr>
            </w:pPr>
          </w:p>
        </w:tc>
        <w:tc>
          <w:tcPr>
            <w:tcW w:w="0" w:type="auto"/>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5C0151E2" w14:textId="77777777" w:rsidR="003F6839" w:rsidRPr="003F6839" w:rsidRDefault="003F6839" w:rsidP="003F6839">
            <w:pPr>
              <w:rPr>
                <w:rFonts w:ascii="Times New Roman" w:hAnsi="Times New Roman" w:cs="Times New Roman"/>
                <w:sz w:val="20"/>
                <w:szCs w:val="20"/>
              </w:rPr>
            </w:pPr>
          </w:p>
        </w:tc>
      </w:tr>
      <w:tr w:rsidR="003F6839" w:rsidRPr="003F6839" w14:paraId="2EE68A99" w14:textId="39AF3CFE" w:rsidTr="00AC3797">
        <w:trPr>
          <w:trHeight w:val="63"/>
        </w:trPr>
        <w:tc>
          <w:tcPr>
            <w:tcW w:w="0" w:type="auto"/>
            <w:noWrap/>
            <w:hideMark/>
          </w:tcPr>
          <w:p w14:paraId="22C620ED" w14:textId="77777777" w:rsidR="003F6839" w:rsidRPr="003F6839" w:rsidRDefault="003F6839">
            <w:pPr>
              <w:rPr>
                <w:rFonts w:ascii="Times New Roman" w:hAnsi="Times New Roman" w:cs="Times New Roman"/>
                <w:sz w:val="20"/>
                <w:szCs w:val="20"/>
              </w:rPr>
            </w:pPr>
          </w:p>
        </w:tc>
        <w:tc>
          <w:tcPr>
            <w:tcW w:w="0" w:type="auto"/>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12C3B9B6" w14:textId="77777777" w:rsidR="003F6839" w:rsidRPr="003F6839" w:rsidRDefault="003F6839" w:rsidP="003F6839">
            <w:pPr>
              <w:rPr>
                <w:rFonts w:ascii="Times New Roman" w:hAnsi="Times New Roman" w:cs="Times New Roman"/>
                <w:sz w:val="20"/>
                <w:szCs w:val="20"/>
              </w:rPr>
            </w:pPr>
          </w:p>
        </w:tc>
      </w:tr>
      <w:tr w:rsidR="003F6839" w:rsidRPr="003F6839" w14:paraId="7E3BE9E5" w14:textId="79B841FF" w:rsidTr="00AC3797">
        <w:trPr>
          <w:trHeight w:val="63"/>
        </w:trPr>
        <w:tc>
          <w:tcPr>
            <w:tcW w:w="0" w:type="auto"/>
            <w:noWrap/>
            <w:hideMark/>
          </w:tcPr>
          <w:p w14:paraId="5D5FE91F" w14:textId="77777777" w:rsidR="003F6839" w:rsidRPr="003F6839" w:rsidRDefault="003F6839">
            <w:pPr>
              <w:rPr>
                <w:rFonts w:ascii="Times New Roman" w:hAnsi="Times New Roman" w:cs="Times New Roman"/>
                <w:sz w:val="20"/>
                <w:szCs w:val="20"/>
              </w:rPr>
            </w:pPr>
          </w:p>
        </w:tc>
        <w:tc>
          <w:tcPr>
            <w:tcW w:w="0" w:type="auto"/>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CC8CD66" w14:textId="77777777" w:rsidR="003F6839" w:rsidRPr="003F6839" w:rsidRDefault="003F6839" w:rsidP="003F6839">
            <w:pPr>
              <w:rPr>
                <w:rFonts w:ascii="Times New Roman" w:hAnsi="Times New Roman" w:cs="Times New Roman"/>
                <w:sz w:val="20"/>
                <w:szCs w:val="20"/>
              </w:rPr>
            </w:pPr>
          </w:p>
        </w:tc>
      </w:tr>
      <w:tr w:rsidR="003F6839" w:rsidRPr="003F6839" w14:paraId="5FDE5D76" w14:textId="2E7C7BFA" w:rsidTr="00AC3797">
        <w:trPr>
          <w:trHeight w:val="63"/>
        </w:trPr>
        <w:tc>
          <w:tcPr>
            <w:tcW w:w="0" w:type="auto"/>
            <w:noWrap/>
            <w:hideMark/>
          </w:tcPr>
          <w:p w14:paraId="5B88F664" w14:textId="77777777" w:rsidR="003F6839" w:rsidRPr="003F6839" w:rsidRDefault="003F6839">
            <w:pPr>
              <w:rPr>
                <w:rFonts w:ascii="Times New Roman" w:hAnsi="Times New Roman" w:cs="Times New Roman"/>
                <w:sz w:val="20"/>
                <w:szCs w:val="20"/>
              </w:rPr>
            </w:pPr>
          </w:p>
        </w:tc>
        <w:tc>
          <w:tcPr>
            <w:tcW w:w="0" w:type="auto"/>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78ACE8F4" w14:textId="77777777" w:rsidR="003F6839" w:rsidRPr="003F6839" w:rsidRDefault="003F6839" w:rsidP="003F6839">
            <w:pPr>
              <w:rPr>
                <w:rFonts w:ascii="Times New Roman" w:hAnsi="Times New Roman" w:cs="Times New Roman"/>
                <w:sz w:val="20"/>
                <w:szCs w:val="20"/>
              </w:rPr>
            </w:pPr>
          </w:p>
        </w:tc>
      </w:tr>
      <w:tr w:rsidR="003F6839" w:rsidRPr="003F6839" w14:paraId="7ACD2EB6" w14:textId="1C71CF41" w:rsidTr="00AC3797">
        <w:trPr>
          <w:trHeight w:val="63"/>
        </w:trPr>
        <w:tc>
          <w:tcPr>
            <w:tcW w:w="0" w:type="auto"/>
            <w:noWrap/>
            <w:hideMark/>
          </w:tcPr>
          <w:p w14:paraId="70B46A5B" w14:textId="77777777" w:rsidR="003F6839" w:rsidRPr="003F6839" w:rsidRDefault="003F6839">
            <w:pPr>
              <w:rPr>
                <w:rFonts w:ascii="Times New Roman" w:hAnsi="Times New Roman" w:cs="Times New Roman"/>
                <w:sz w:val="20"/>
                <w:szCs w:val="20"/>
              </w:rPr>
            </w:pPr>
          </w:p>
        </w:tc>
        <w:tc>
          <w:tcPr>
            <w:tcW w:w="0" w:type="auto"/>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5528B8C5" w14:textId="77777777" w:rsidR="003F6839" w:rsidRPr="003F6839" w:rsidRDefault="003F6839" w:rsidP="003F6839">
            <w:pPr>
              <w:rPr>
                <w:rFonts w:ascii="Times New Roman" w:hAnsi="Times New Roman" w:cs="Times New Roman"/>
                <w:sz w:val="20"/>
                <w:szCs w:val="20"/>
              </w:rPr>
            </w:pPr>
          </w:p>
        </w:tc>
      </w:tr>
      <w:tr w:rsidR="003F6839" w:rsidRPr="003F6839" w14:paraId="4343A4C0" w14:textId="16453456" w:rsidTr="00AC3797">
        <w:trPr>
          <w:trHeight w:val="98"/>
        </w:trPr>
        <w:tc>
          <w:tcPr>
            <w:tcW w:w="0" w:type="auto"/>
            <w:noWrap/>
            <w:hideMark/>
          </w:tcPr>
          <w:p w14:paraId="2C8608C2" w14:textId="77777777" w:rsidR="003F6839" w:rsidRPr="003F6839" w:rsidRDefault="003F6839">
            <w:pPr>
              <w:rPr>
                <w:rFonts w:ascii="Times New Roman" w:hAnsi="Times New Roman" w:cs="Times New Roman"/>
                <w:sz w:val="20"/>
                <w:szCs w:val="20"/>
              </w:rPr>
            </w:pPr>
          </w:p>
        </w:tc>
        <w:tc>
          <w:tcPr>
            <w:tcW w:w="0" w:type="auto"/>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7F587C1" w14:textId="77777777" w:rsidR="003F6839" w:rsidRPr="003F6839" w:rsidRDefault="003F6839" w:rsidP="003F6839">
            <w:pPr>
              <w:rPr>
                <w:rFonts w:ascii="Times New Roman" w:hAnsi="Times New Roman" w:cs="Times New Roman"/>
                <w:sz w:val="20"/>
                <w:szCs w:val="20"/>
              </w:rPr>
            </w:pPr>
          </w:p>
        </w:tc>
      </w:tr>
      <w:tr w:rsidR="003F6839" w:rsidRPr="003F6839" w14:paraId="4C0A0F86" w14:textId="2165E004" w:rsidTr="00AC3797">
        <w:trPr>
          <w:trHeight w:val="63"/>
        </w:trPr>
        <w:tc>
          <w:tcPr>
            <w:tcW w:w="0" w:type="auto"/>
            <w:noWrap/>
            <w:hideMark/>
          </w:tcPr>
          <w:p w14:paraId="1514431A" w14:textId="77777777" w:rsidR="003F6839" w:rsidRPr="003F6839" w:rsidRDefault="003F6839">
            <w:pPr>
              <w:rPr>
                <w:rFonts w:ascii="Times New Roman" w:hAnsi="Times New Roman" w:cs="Times New Roman"/>
                <w:sz w:val="20"/>
                <w:szCs w:val="20"/>
              </w:rPr>
            </w:pPr>
          </w:p>
        </w:tc>
        <w:tc>
          <w:tcPr>
            <w:tcW w:w="0" w:type="auto"/>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5C4FB851" w14:textId="77777777" w:rsidR="003F6839" w:rsidRPr="003F6839" w:rsidRDefault="003F6839" w:rsidP="003F6839">
            <w:pPr>
              <w:rPr>
                <w:rFonts w:ascii="Times New Roman" w:hAnsi="Times New Roman" w:cs="Times New Roman"/>
                <w:sz w:val="20"/>
                <w:szCs w:val="20"/>
              </w:rPr>
            </w:pPr>
          </w:p>
        </w:tc>
      </w:tr>
      <w:tr w:rsidR="003F6839" w:rsidRPr="003F6839" w14:paraId="7CB0D4DF" w14:textId="795EE479" w:rsidTr="00AC3797">
        <w:trPr>
          <w:trHeight w:val="63"/>
        </w:trPr>
        <w:tc>
          <w:tcPr>
            <w:tcW w:w="0" w:type="auto"/>
            <w:noWrap/>
            <w:hideMark/>
          </w:tcPr>
          <w:p w14:paraId="3902535C" w14:textId="77777777" w:rsidR="003F6839" w:rsidRPr="003F6839" w:rsidRDefault="003F6839">
            <w:pPr>
              <w:rPr>
                <w:rFonts w:ascii="Times New Roman" w:hAnsi="Times New Roman" w:cs="Times New Roman"/>
                <w:sz w:val="20"/>
                <w:szCs w:val="20"/>
              </w:rPr>
            </w:pPr>
          </w:p>
        </w:tc>
        <w:tc>
          <w:tcPr>
            <w:tcW w:w="0" w:type="auto"/>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86FE91F" w14:textId="77777777" w:rsidR="003F6839" w:rsidRPr="003F6839" w:rsidRDefault="003F6839" w:rsidP="003F6839">
            <w:pPr>
              <w:rPr>
                <w:rFonts w:ascii="Times New Roman" w:hAnsi="Times New Roman" w:cs="Times New Roman"/>
                <w:sz w:val="20"/>
                <w:szCs w:val="20"/>
              </w:rPr>
            </w:pPr>
          </w:p>
        </w:tc>
      </w:tr>
      <w:tr w:rsidR="003F6839" w:rsidRPr="003F6839" w14:paraId="44B461C8" w14:textId="084F2B26" w:rsidTr="00AC3797">
        <w:trPr>
          <w:trHeight w:val="63"/>
        </w:trPr>
        <w:tc>
          <w:tcPr>
            <w:tcW w:w="0" w:type="auto"/>
            <w:noWrap/>
            <w:hideMark/>
          </w:tcPr>
          <w:p w14:paraId="26E36E8B" w14:textId="77777777" w:rsidR="003F6839" w:rsidRPr="003F6839" w:rsidRDefault="003F6839">
            <w:pPr>
              <w:rPr>
                <w:rFonts w:ascii="Times New Roman" w:hAnsi="Times New Roman" w:cs="Times New Roman"/>
                <w:sz w:val="20"/>
                <w:szCs w:val="20"/>
              </w:rPr>
            </w:pPr>
          </w:p>
        </w:tc>
        <w:tc>
          <w:tcPr>
            <w:tcW w:w="0" w:type="auto"/>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6036FEF5" w14:textId="77777777" w:rsidR="003F6839" w:rsidRPr="003F6839" w:rsidRDefault="003F6839" w:rsidP="003F6839">
            <w:pPr>
              <w:rPr>
                <w:rFonts w:ascii="Times New Roman" w:hAnsi="Times New Roman" w:cs="Times New Roman"/>
                <w:sz w:val="20"/>
                <w:szCs w:val="20"/>
              </w:rPr>
            </w:pPr>
          </w:p>
        </w:tc>
      </w:tr>
      <w:tr w:rsidR="003F6839" w:rsidRPr="003F6839" w14:paraId="0794B0DD" w14:textId="38DFF903" w:rsidTr="00AC3797">
        <w:trPr>
          <w:trHeight w:val="63"/>
        </w:trPr>
        <w:tc>
          <w:tcPr>
            <w:tcW w:w="0" w:type="auto"/>
            <w:noWrap/>
            <w:hideMark/>
          </w:tcPr>
          <w:p w14:paraId="57180980" w14:textId="77777777" w:rsidR="003F6839" w:rsidRPr="003F6839" w:rsidRDefault="003F6839">
            <w:pPr>
              <w:rPr>
                <w:rFonts w:ascii="Times New Roman" w:hAnsi="Times New Roman" w:cs="Times New Roman"/>
                <w:sz w:val="20"/>
                <w:szCs w:val="20"/>
              </w:rPr>
            </w:pPr>
          </w:p>
        </w:tc>
        <w:tc>
          <w:tcPr>
            <w:tcW w:w="0" w:type="auto"/>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0360B32C" w14:textId="77777777" w:rsidR="003F6839" w:rsidRPr="003F6839" w:rsidRDefault="003F6839" w:rsidP="003F6839">
            <w:pPr>
              <w:rPr>
                <w:rFonts w:ascii="Times New Roman" w:hAnsi="Times New Roman" w:cs="Times New Roman"/>
                <w:sz w:val="20"/>
                <w:szCs w:val="20"/>
              </w:rPr>
            </w:pPr>
          </w:p>
        </w:tc>
      </w:tr>
      <w:tr w:rsidR="003F6839" w:rsidRPr="003F6839" w14:paraId="0D5159B8" w14:textId="2FC6529C" w:rsidTr="00AC3797">
        <w:trPr>
          <w:trHeight w:val="80"/>
        </w:trPr>
        <w:tc>
          <w:tcPr>
            <w:tcW w:w="0" w:type="auto"/>
            <w:noWrap/>
            <w:hideMark/>
          </w:tcPr>
          <w:p w14:paraId="6E51C0DC" w14:textId="77777777" w:rsidR="003F6839" w:rsidRPr="003F6839" w:rsidRDefault="003F6839">
            <w:pPr>
              <w:rPr>
                <w:rFonts w:ascii="Times New Roman" w:hAnsi="Times New Roman" w:cs="Times New Roman"/>
                <w:sz w:val="20"/>
                <w:szCs w:val="20"/>
              </w:rPr>
            </w:pPr>
          </w:p>
        </w:tc>
        <w:tc>
          <w:tcPr>
            <w:tcW w:w="0" w:type="auto"/>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65C0A47" w14:textId="77777777" w:rsidR="003F6839" w:rsidRPr="003F6839" w:rsidRDefault="003F6839" w:rsidP="003F6839">
            <w:pPr>
              <w:rPr>
                <w:rFonts w:ascii="Times New Roman" w:hAnsi="Times New Roman" w:cs="Times New Roman"/>
                <w:sz w:val="20"/>
                <w:szCs w:val="20"/>
              </w:rPr>
            </w:pPr>
          </w:p>
        </w:tc>
      </w:tr>
      <w:tr w:rsidR="003F6839" w:rsidRPr="003F6839" w14:paraId="4A00AA23" w14:textId="74033D4D" w:rsidTr="00AC3797">
        <w:trPr>
          <w:trHeight w:val="63"/>
        </w:trPr>
        <w:tc>
          <w:tcPr>
            <w:tcW w:w="0" w:type="auto"/>
            <w:noWrap/>
            <w:hideMark/>
          </w:tcPr>
          <w:p w14:paraId="04EBAF41" w14:textId="77777777" w:rsidR="003F6839" w:rsidRPr="003F6839" w:rsidRDefault="003F6839">
            <w:pPr>
              <w:rPr>
                <w:rFonts w:ascii="Times New Roman" w:hAnsi="Times New Roman" w:cs="Times New Roman"/>
                <w:sz w:val="20"/>
                <w:szCs w:val="20"/>
              </w:rPr>
            </w:pPr>
          </w:p>
        </w:tc>
        <w:tc>
          <w:tcPr>
            <w:tcW w:w="0" w:type="auto"/>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B53A850" w14:textId="77777777" w:rsidR="003F6839" w:rsidRPr="003F6839" w:rsidRDefault="003F6839" w:rsidP="003F6839">
            <w:pPr>
              <w:rPr>
                <w:rFonts w:ascii="Times New Roman" w:hAnsi="Times New Roman" w:cs="Times New Roman"/>
                <w:sz w:val="20"/>
                <w:szCs w:val="20"/>
              </w:rPr>
            </w:pPr>
          </w:p>
        </w:tc>
      </w:tr>
      <w:tr w:rsidR="003F6839" w:rsidRPr="003F6839" w14:paraId="3F7BE6AE" w14:textId="136CC9ED" w:rsidTr="00AC3797">
        <w:trPr>
          <w:trHeight w:val="63"/>
        </w:trPr>
        <w:tc>
          <w:tcPr>
            <w:tcW w:w="0" w:type="auto"/>
            <w:noWrap/>
            <w:hideMark/>
          </w:tcPr>
          <w:p w14:paraId="168BE2CD" w14:textId="77777777" w:rsidR="003F6839" w:rsidRPr="003F6839" w:rsidRDefault="003F6839">
            <w:pPr>
              <w:rPr>
                <w:rFonts w:ascii="Times New Roman" w:hAnsi="Times New Roman" w:cs="Times New Roman"/>
                <w:sz w:val="20"/>
                <w:szCs w:val="20"/>
              </w:rPr>
            </w:pPr>
          </w:p>
        </w:tc>
        <w:tc>
          <w:tcPr>
            <w:tcW w:w="0" w:type="auto"/>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F8B39CD" w14:textId="77777777" w:rsidR="003F6839" w:rsidRPr="003F6839" w:rsidRDefault="003F6839" w:rsidP="003F6839">
            <w:pPr>
              <w:rPr>
                <w:rFonts w:ascii="Times New Roman" w:hAnsi="Times New Roman" w:cs="Times New Roman"/>
                <w:sz w:val="20"/>
                <w:szCs w:val="20"/>
              </w:rPr>
            </w:pPr>
          </w:p>
        </w:tc>
      </w:tr>
      <w:tr w:rsidR="003F6839" w:rsidRPr="003F6839" w14:paraId="60083707" w14:textId="2B3549DC" w:rsidTr="00AC3797">
        <w:trPr>
          <w:trHeight w:val="63"/>
        </w:trPr>
        <w:tc>
          <w:tcPr>
            <w:tcW w:w="0" w:type="auto"/>
            <w:noWrap/>
            <w:hideMark/>
          </w:tcPr>
          <w:p w14:paraId="0F4D6939" w14:textId="77777777" w:rsidR="003F6839" w:rsidRPr="003F6839" w:rsidRDefault="003F6839">
            <w:pPr>
              <w:rPr>
                <w:rFonts w:ascii="Times New Roman" w:hAnsi="Times New Roman" w:cs="Times New Roman"/>
                <w:sz w:val="20"/>
                <w:szCs w:val="20"/>
              </w:rPr>
            </w:pPr>
          </w:p>
        </w:tc>
        <w:tc>
          <w:tcPr>
            <w:tcW w:w="0" w:type="auto"/>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365F5557" w14:textId="77777777" w:rsidR="003F6839" w:rsidRPr="003F6839" w:rsidRDefault="003F6839" w:rsidP="003F6839">
            <w:pPr>
              <w:rPr>
                <w:rFonts w:ascii="Times New Roman" w:hAnsi="Times New Roman" w:cs="Times New Roman"/>
                <w:sz w:val="20"/>
                <w:szCs w:val="20"/>
              </w:rPr>
            </w:pPr>
          </w:p>
        </w:tc>
      </w:tr>
      <w:tr w:rsidR="003F6839" w:rsidRPr="003F6839" w14:paraId="7113F431" w14:textId="0259AAF9" w:rsidTr="00AC3797">
        <w:trPr>
          <w:trHeight w:val="63"/>
        </w:trPr>
        <w:tc>
          <w:tcPr>
            <w:tcW w:w="0" w:type="auto"/>
            <w:noWrap/>
            <w:hideMark/>
          </w:tcPr>
          <w:p w14:paraId="3633F3BE" w14:textId="77777777" w:rsidR="003F6839" w:rsidRPr="003F6839" w:rsidRDefault="003F6839">
            <w:pPr>
              <w:rPr>
                <w:rFonts w:ascii="Times New Roman" w:hAnsi="Times New Roman" w:cs="Times New Roman"/>
                <w:sz w:val="20"/>
                <w:szCs w:val="20"/>
              </w:rPr>
            </w:pPr>
          </w:p>
        </w:tc>
        <w:tc>
          <w:tcPr>
            <w:tcW w:w="0" w:type="auto"/>
            <w:noWrap/>
            <w:hideMark/>
          </w:tcPr>
          <w:p w14:paraId="021A7E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4D77340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4500C70F" w14:textId="77777777" w:rsidR="003F6839" w:rsidRPr="003F6839" w:rsidRDefault="003F6839" w:rsidP="003F6839">
            <w:pPr>
              <w:rPr>
                <w:rFonts w:ascii="Times New Roman" w:hAnsi="Times New Roman" w:cs="Times New Roman"/>
                <w:sz w:val="20"/>
                <w:szCs w:val="20"/>
              </w:rPr>
            </w:pPr>
          </w:p>
        </w:tc>
      </w:tr>
      <w:tr w:rsidR="003F6839" w:rsidRPr="003F6839" w14:paraId="6A89FEBE" w14:textId="49E1518F" w:rsidTr="00AC3797">
        <w:trPr>
          <w:trHeight w:val="152"/>
        </w:trPr>
        <w:tc>
          <w:tcPr>
            <w:tcW w:w="0" w:type="auto"/>
            <w:noWrap/>
            <w:hideMark/>
          </w:tcPr>
          <w:p w14:paraId="258BF21D" w14:textId="77777777" w:rsidR="003F6839" w:rsidRPr="003F6839" w:rsidRDefault="003F6839">
            <w:pPr>
              <w:rPr>
                <w:rFonts w:ascii="Times New Roman" w:hAnsi="Times New Roman" w:cs="Times New Roman"/>
                <w:sz w:val="20"/>
                <w:szCs w:val="20"/>
              </w:rPr>
            </w:pPr>
          </w:p>
        </w:tc>
        <w:tc>
          <w:tcPr>
            <w:tcW w:w="0" w:type="auto"/>
            <w:noWrap/>
            <w:hideMark/>
          </w:tcPr>
          <w:p w14:paraId="04D415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573D6C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402B3E3" w14:textId="77777777" w:rsidR="003F6839" w:rsidRPr="003F6839" w:rsidRDefault="003F6839" w:rsidP="003F6839">
            <w:pPr>
              <w:rPr>
                <w:rFonts w:ascii="Times New Roman" w:hAnsi="Times New Roman" w:cs="Times New Roman"/>
                <w:sz w:val="20"/>
                <w:szCs w:val="20"/>
              </w:rPr>
            </w:pPr>
          </w:p>
        </w:tc>
      </w:tr>
      <w:tr w:rsidR="003F6839" w:rsidRPr="003F6839" w14:paraId="11AFBECC" w14:textId="56BBFC9B" w:rsidTr="00AC3797">
        <w:trPr>
          <w:trHeight w:val="107"/>
        </w:trPr>
        <w:tc>
          <w:tcPr>
            <w:tcW w:w="0" w:type="auto"/>
            <w:noWrap/>
            <w:hideMark/>
          </w:tcPr>
          <w:p w14:paraId="4AFEB602" w14:textId="77777777" w:rsidR="003F6839" w:rsidRPr="003F6839" w:rsidRDefault="003F6839">
            <w:pPr>
              <w:rPr>
                <w:rFonts w:ascii="Times New Roman" w:hAnsi="Times New Roman" w:cs="Times New Roman"/>
                <w:sz w:val="20"/>
                <w:szCs w:val="20"/>
              </w:rPr>
            </w:pPr>
          </w:p>
        </w:tc>
        <w:tc>
          <w:tcPr>
            <w:tcW w:w="0" w:type="auto"/>
            <w:noWrap/>
            <w:hideMark/>
          </w:tcPr>
          <w:p w14:paraId="289955A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1D77A2D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D6AACB" w14:textId="77777777" w:rsidR="003F6839" w:rsidRPr="003F6839" w:rsidRDefault="003F6839" w:rsidP="003F6839">
            <w:pPr>
              <w:rPr>
                <w:rFonts w:ascii="Times New Roman" w:hAnsi="Times New Roman" w:cs="Times New Roman"/>
                <w:sz w:val="20"/>
                <w:szCs w:val="20"/>
              </w:rPr>
            </w:pPr>
          </w:p>
        </w:tc>
      </w:tr>
      <w:tr w:rsidR="003F6839" w:rsidRPr="003F6839" w14:paraId="7450AD9E" w14:textId="3A62D11D" w:rsidTr="0093185A">
        <w:trPr>
          <w:trHeight w:val="63"/>
        </w:trPr>
        <w:tc>
          <w:tcPr>
            <w:tcW w:w="0" w:type="auto"/>
            <w:noWrap/>
            <w:hideMark/>
          </w:tcPr>
          <w:p w14:paraId="1E3748AA" w14:textId="77777777" w:rsidR="003F6839" w:rsidRPr="003F6839" w:rsidRDefault="003F6839">
            <w:pPr>
              <w:rPr>
                <w:rFonts w:ascii="Times New Roman" w:hAnsi="Times New Roman" w:cs="Times New Roman"/>
                <w:sz w:val="20"/>
                <w:szCs w:val="20"/>
              </w:rPr>
            </w:pPr>
          </w:p>
        </w:tc>
        <w:tc>
          <w:tcPr>
            <w:tcW w:w="0" w:type="auto"/>
            <w:noWrap/>
            <w:hideMark/>
          </w:tcPr>
          <w:p w14:paraId="49EB7035"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683C81E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7BFD152E" w14:textId="77777777" w:rsidR="003F6839" w:rsidRPr="003F6839" w:rsidRDefault="003F6839" w:rsidP="003F6839">
            <w:pPr>
              <w:rPr>
                <w:rFonts w:ascii="Times New Roman" w:hAnsi="Times New Roman" w:cs="Times New Roman"/>
                <w:sz w:val="20"/>
                <w:szCs w:val="20"/>
              </w:rPr>
            </w:pPr>
          </w:p>
        </w:tc>
      </w:tr>
      <w:tr w:rsidR="00830D5C" w:rsidRPr="003F6839" w14:paraId="466952B6" w14:textId="37228923" w:rsidTr="00830D5C">
        <w:trPr>
          <w:trHeight w:val="63"/>
        </w:trPr>
        <w:tc>
          <w:tcPr>
            <w:tcW w:w="0" w:type="auto"/>
            <w:noWrap/>
            <w:hideMark/>
          </w:tcPr>
          <w:p w14:paraId="56218EC4" w14:textId="0112293E"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606EE585" w14:textId="0B3B163B" w:rsidR="00830D5C" w:rsidRPr="003F6839" w:rsidRDefault="00830D5C">
            <w:pPr>
              <w:rPr>
                <w:rFonts w:ascii="Times New Roman" w:hAnsi="Times New Roman" w:cs="Times New Roman"/>
                <w:sz w:val="20"/>
                <w:szCs w:val="20"/>
              </w:rPr>
            </w:pPr>
          </w:p>
        </w:tc>
        <w:tc>
          <w:tcPr>
            <w:tcW w:w="0" w:type="auto"/>
            <w:noWrap/>
            <w:hideMark/>
          </w:tcPr>
          <w:p w14:paraId="196803DF" w14:textId="5585BF84"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F3CE45" w14:textId="77777777" w:rsidR="00830D5C" w:rsidRPr="003F6839" w:rsidRDefault="00830D5C" w:rsidP="003F6839">
            <w:pPr>
              <w:rPr>
                <w:rFonts w:ascii="Times New Roman" w:hAnsi="Times New Roman" w:cs="Times New Roman"/>
                <w:sz w:val="20"/>
                <w:szCs w:val="20"/>
              </w:rPr>
            </w:pPr>
          </w:p>
        </w:tc>
      </w:tr>
    </w:tbl>
    <w:p w14:paraId="38EFD2C4" w14:textId="77777777" w:rsidR="0088128C" w:rsidRDefault="0088128C" w:rsidP="00093E64">
      <w:pPr>
        <w:rPr>
          <w:rFonts w:ascii="Times New Roman" w:hAnsi="Times New Roman" w:cs="Times New Roman"/>
        </w:rPr>
      </w:pPr>
    </w:p>
    <w:p w14:paraId="52F67672" w14:textId="169F4933"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696BAF91" w14:textId="77777777" w:rsidR="009D6A93" w:rsidRDefault="009D6A93" w:rsidP="00093E64">
      <w:pPr>
        <w:rPr>
          <w:rFonts w:ascii="Times New Roman" w:hAnsi="Times New Roman" w:cs="Times New Roman"/>
        </w:rPr>
      </w:pPr>
    </w:p>
    <w:p w14:paraId="0674BA6E" w14:textId="3774F4BF"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 xml:space="preserve">I primarily used the </w:t>
      </w:r>
      <w:proofErr w:type="spellStart"/>
      <w:r w:rsidR="00AC6EEB">
        <w:rPr>
          <w:rFonts w:ascii="Times New Roman" w:hAnsi="Times New Roman" w:cs="Times New Roman"/>
        </w:rPr>
        <w:t>GoogleEarth</w:t>
      </w:r>
      <w:proofErr w:type="spellEnd"/>
      <w:r w:rsidR="00AC6EEB">
        <w:rPr>
          <w:rFonts w:ascii="Times New Roman" w:hAnsi="Times New Roman" w:cs="Times New Roman"/>
        </w:rPr>
        <w:t xml:space="preserve">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91474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2F6F4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684EC904"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318295BD" w14:textId="77777777" w:rsidR="005A5731" w:rsidRDefault="005A5731" w:rsidP="00093E64">
      <w:pPr>
        <w:rPr>
          <w:rFonts w:ascii="Times New Roman" w:hAnsi="Times New Roman" w:cs="Times New Roman"/>
        </w:rPr>
      </w:pPr>
    </w:p>
    <w:p w14:paraId="2E67A02E" w14:textId="38AC8A1B"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A352B6">
        <w:rPr>
          <w:rFonts w:ascii="Times New Roman" w:hAnsi="Times New Roman" w:cs="Times New Roman"/>
        </w:rPr>
        <w:t>and</w:t>
      </w:r>
      <w:r w:rsidR="00B7335D">
        <w:rPr>
          <w:rFonts w:ascii="Times New Roman" w:hAnsi="Times New Roman" w:cs="Times New Roman"/>
        </w:rPr>
        <w:t xml:space="preserve"> to</w:t>
      </w:r>
      <w:r w:rsidR="00A352B6">
        <w:rPr>
          <w:rFonts w:ascii="Times New Roman" w:hAnsi="Times New Roman" w:cs="Times New Roman"/>
        </w:rPr>
        <w:t xml:space="preserve"> estimate the duration of inherent lag phases of non-native invasive species</w:t>
      </w:r>
      <w:r w:rsidR="005A5731">
        <w:rPr>
          <w:rFonts w:ascii="Times New Roman" w:hAnsi="Times New Roman" w:cs="Times New Roman"/>
        </w:rPr>
        <w:t xml:space="preserve"> </w:t>
      </w:r>
      <w:r w:rsidR="00F27BD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A352B6">
        <w:rPr>
          <w:rFonts w:ascii="Times New Roman" w:hAnsi="Times New Roman" w:cs="Times New Roman"/>
          <w:highlight w:val="yellow"/>
        </w:rPr>
        <w:t>I calculated the total number of records reported per decade</w:t>
      </w:r>
      <w:r w:rsidR="000058D1">
        <w:rPr>
          <w:rFonts w:ascii="Times New Roman" w:hAnsi="Times New Roman" w:cs="Times New Roman"/>
        </w:rPr>
        <w:t xml:space="preserve"> </w:t>
      </w:r>
      <w:r w:rsidR="001538A0">
        <w:rPr>
          <w:rFonts w:ascii="Times New Roman" w:hAnsi="Times New Roman" w:cs="Times New Roman"/>
        </w:rPr>
        <w:t>and 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1538A0">
        <w:rPr>
          <w:rFonts w:ascii="Times New Roman" w:hAnsi="Times New Roman" w:cs="Times New Roman"/>
        </w:rPr>
        <w:t>presences.</w:t>
      </w:r>
      <w:r w:rsidR="000058D1">
        <w:rPr>
          <w:rFonts w:ascii="Times New Roman" w:hAnsi="Times New Roman" w:cs="Times New Roman"/>
        </w:rPr>
        <w:t xml:space="preserve"> </w:t>
      </w:r>
      <w:r w:rsidR="005F5B12">
        <w:rPr>
          <w:rFonts w:ascii="Times New Roman" w:hAnsi="Times New Roman" w:cs="Times New Roman"/>
        </w:rPr>
        <w:t xml:space="preserve">I plotted the log of the cumulative number of records through time against years, checking to see if the cumulative number of records increases exponentially through time (i.e., if this relationship is linear).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B7335D">
        <w:rPr>
          <w:rFonts w:ascii="Times New Roman" w:hAnsi="Times New Roman" w:cs="Times New Roman"/>
        </w:rPr>
        <w:t xml:space="preserve">Additionally, I calculated a moving window geometric mean growth, with a window of 10 years. The moving window geometric mean growth values </w:t>
      </w:r>
      <w:r w:rsidR="00B7335D" w:rsidRPr="000F6493">
        <w:rPr>
          <w:rFonts w:ascii="Times New Roman" w:hAnsi="Times New Roman" w:cs="Times New Roman"/>
          <w:highlight w:val="yellow"/>
        </w:rPr>
        <w:t>take into</w:t>
      </w:r>
      <w:r w:rsidR="00B7335D">
        <w:rPr>
          <w:rFonts w:ascii="Times New Roman" w:hAnsi="Times New Roman" w:cs="Times New Roman"/>
        </w:rPr>
        <w:t xml:space="preserve"> account inter-annual fluctuations in growth rates and are likely more accurat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388DCA5C"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19756821" w14:textId="77777777" w:rsidR="00FB1734" w:rsidRDefault="00FB1734" w:rsidP="00093E64">
      <w:pPr>
        <w:rPr>
          <w:rFonts w:ascii="Times New Roman" w:hAnsi="Times New Roman" w:cs="Times New Roman"/>
        </w:rPr>
      </w:pPr>
    </w:p>
    <w:p w14:paraId="542AD199" w14:textId="58F30673"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w:t>
      </w:r>
      <w:proofErr w:type="spellStart"/>
      <w:r w:rsidR="00411D1C">
        <w:rPr>
          <w:rFonts w:ascii="Times New Roman" w:hAnsi="Times New Roman" w:cs="Times New Roman"/>
        </w:rPr>
        <w:t>rgdal</w:t>
      </w:r>
      <w:proofErr w:type="spellEnd"/>
      <w:r w:rsidR="00411D1C">
        <w:rPr>
          <w:rFonts w:ascii="Times New Roman" w:hAnsi="Times New Roman" w:cs="Times New Roman"/>
        </w:rPr>
        <w:t>’, ‘raster’, and ‘</w:t>
      </w:r>
      <w:proofErr w:type="spellStart"/>
      <w:r w:rsidR="00411D1C">
        <w:rPr>
          <w:rFonts w:ascii="Times New Roman" w:hAnsi="Times New Roman" w:cs="Times New Roman"/>
        </w:rPr>
        <w:t>dismo</w:t>
      </w:r>
      <w:proofErr w:type="spellEnd"/>
      <w:r w:rsidR="00411D1C">
        <w:rPr>
          <w:rFonts w:ascii="Times New Roman" w:hAnsi="Times New Roman" w:cs="Times New Roman"/>
        </w:rPr>
        <w:t>’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and the resulting cumulative curve is sometimes referred to as the “invasion curve”</w:t>
      </w:r>
      <w:r w:rsidR="00AE3DDE">
        <w:rPr>
          <w:rFonts w:ascii="Times New Roman" w:hAnsi="Times New Roman" w:cs="Times New Roman"/>
        </w:rPr>
        <w:t xml:space="preserve"> </w:t>
      </w:r>
      <w:r w:rsidR="00AE3DD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in a similar manner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5C2B5F">
        <w:rPr>
          <w:rFonts w:ascii="Times New Roman" w:hAnsi="Times New Roman" w:cs="Times New Roman"/>
        </w:rPr>
        <w:t xml:space="preserve"> I also plotted the square root of the cumulative number of grid cells versus time (years). Assuming areal growth is a random diffusion process, </w:t>
      </w:r>
      <w:r w:rsidR="00A5599D">
        <w:rPr>
          <w:rFonts w:ascii="Times New Roman" w:hAnsi="Times New Roman" w:cs="Times New Roman"/>
        </w:rPr>
        <w:t>this relationship should be linear. A deviation from linearity that is concave up is indicative of a period of time earlier in the history of the species presence during which spatial spread is slower than random diffusion. Likewise, a concave down curve is indicative of a period of time earlier in the history of the species presence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57E4DDC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6F4F7E92" w14:textId="77777777" w:rsidR="001538A0" w:rsidRDefault="001538A0" w:rsidP="00093E64">
      <w:pPr>
        <w:rPr>
          <w:rFonts w:ascii="Times New Roman" w:hAnsi="Times New Roman" w:cs="Times New Roman"/>
        </w:rPr>
      </w:pPr>
    </w:p>
    <w:p w14:paraId="7A70F1FD" w14:textId="45AAAFAF" w:rsidR="001538A0" w:rsidRDefault="007A7A22" w:rsidP="00093E64">
      <w:pPr>
        <w:rPr>
          <w:rFonts w:ascii="Times New Roman" w:hAnsi="Times New Roman" w:cs="Times New Roman"/>
        </w:rPr>
      </w:pPr>
      <w:r>
        <w:rPr>
          <w:rFonts w:ascii="Times New Roman" w:hAnsi="Times New Roman" w:cs="Times New Roman"/>
        </w:rPr>
        <w:t xml:space="preserve">Many records contained only enough information to georeference the collection location to the county level. Furthermore, </w:t>
      </w:r>
      <w:proofErr w:type="gramStart"/>
      <w:r>
        <w:rPr>
          <w:rFonts w:ascii="Times New Roman" w:hAnsi="Times New Roman" w:cs="Times New Roman"/>
        </w:rPr>
        <w:t>georeferencing records to the county level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33D890E5" w14:textId="77777777" w:rsidR="005D284C" w:rsidRDefault="005D284C" w:rsidP="005D284C">
      <w:pPr>
        <w:rPr>
          <w:rFonts w:ascii="Times New Roman" w:hAnsi="Times New Roman" w:cs="Times New Roman"/>
        </w:rPr>
      </w:pPr>
    </w:p>
    <w:p w14:paraId="04263848" w14:textId="4D2AA244"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p>
    <w:p w14:paraId="73A8D73A" w14:textId="77777777" w:rsidR="001F0571" w:rsidRPr="008537E1" w:rsidRDefault="001F0571" w:rsidP="001F0571">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14:paraId="317B6F2E" w14:textId="5172902B"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proofErr w:type="spellStart"/>
      <w:r>
        <w:rPr>
          <w:rFonts w:ascii="Times New Roman" w:hAnsi="Times New Roman" w:cs="Times New Roman"/>
        </w:rPr>
        <w:t>Alderleaf</w:t>
      </w:r>
      <w:proofErr w:type="spellEnd"/>
      <w:r>
        <w:rPr>
          <w:rFonts w:ascii="Times New Roman" w:hAnsi="Times New Roman" w:cs="Times New Roman"/>
        </w:rPr>
        <w:t xml:space="preserve">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4431BC37"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proofErr w:type="spellStart"/>
      <w:r w:rsidR="00D253E8">
        <w:rPr>
          <w:rFonts w:ascii="Times New Roman" w:hAnsi="Times New Roman" w:cs="Times New Roman"/>
        </w:rPr>
        <w:t>Delisle</w:t>
      </w:r>
      <w:proofErr w:type="spellEnd"/>
      <w:r w:rsidR="00D253E8">
        <w:rPr>
          <w:rFonts w:ascii="Times New Roman" w:hAnsi="Times New Roman" w:cs="Times New Roman"/>
        </w:rPr>
        <w:t xml:space="preserve"> and colleagues </w:t>
      </w:r>
      <w:r w:rsidR="00D253E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520B7C6" w14:textId="35DEE4C0"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proofErr w:type="spellStart"/>
      <w:r>
        <w:rPr>
          <w:rFonts w:ascii="Times New Roman" w:hAnsi="Times New Roman" w:cs="Times New Roman"/>
          <w:i/>
        </w:rPr>
        <w:t>Fraxinus</w:t>
      </w:r>
      <w:proofErr w:type="spellEnd"/>
      <w:r>
        <w:rPr>
          <w:rFonts w:ascii="Times New Roman" w:hAnsi="Times New Roman" w:cs="Times New Roman"/>
          <w:i/>
        </w:rPr>
        <w:t xml:space="preserve">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76D3688E" w14:textId="77777777" w:rsidR="00F90BA5" w:rsidRDefault="00F90BA5" w:rsidP="00093E64">
      <w:pPr>
        <w:rPr>
          <w:rFonts w:ascii="Times New Roman" w:hAnsi="Times New Roman" w:cs="Times New Roman"/>
        </w:rPr>
      </w:pPr>
    </w:p>
    <w:p w14:paraId="12DF6940" w14:textId="62F7EB6E"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F2C37BB" w14:textId="77777777" w:rsidR="002D6971" w:rsidRDefault="002D6971" w:rsidP="00093E64">
      <w:pPr>
        <w:rPr>
          <w:rFonts w:ascii="Times New Roman" w:hAnsi="Times New Roman" w:cs="Times New Roman"/>
        </w:rPr>
      </w:pPr>
    </w:p>
    <w:p w14:paraId="0E62F646" w14:textId="4D0BC4C8"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33C3C206"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31C1E1C0" w14:textId="77777777" w:rsidR="000F6493" w:rsidRDefault="000F6493" w:rsidP="0047214E">
      <w:pPr>
        <w:rPr>
          <w:rFonts w:ascii="Times New Roman" w:hAnsi="Times New Roman" w:cs="Times New Roman"/>
        </w:rPr>
      </w:pPr>
    </w:p>
    <w:p w14:paraId="36252D37" w14:textId="3C2C6084"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7A99C413" w14:textId="77777777" w:rsidR="00F62EF0" w:rsidRDefault="00A22B65" w:rsidP="00F62EF0">
      <w:pPr>
        <w:widowControl w:val="0"/>
        <w:autoSpaceDE w:val="0"/>
        <w:autoSpaceDN w:val="0"/>
        <w:adjustRightInd w:val="0"/>
        <w:rPr>
          <w:rFonts w:ascii="Times New Roman" w:hAnsi="Times New Roman" w:cs="Times New Roman"/>
          <w:i/>
          <w:iCs/>
        </w:rPr>
      </w:pPr>
      <w:r>
        <w:rPr>
          <w:rFonts w:ascii="Times New Roman" w:hAnsi="Times New Roman" w:cs="Times New Roman"/>
        </w:rPr>
        <w:t xml:space="preserve">My various searches resulted in a compiled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Figure __A__),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p>
    <w:p w14:paraId="5996F1EE" w14:textId="780412DF" w:rsidR="00EA178D" w:rsidRPr="00D47D18" w:rsidRDefault="00F62EF0" w:rsidP="00400AD3">
      <w:pPr>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was</w:t>
      </w:r>
      <w:proofErr w:type="gramEnd"/>
      <w:r>
        <w:rPr>
          <w:rFonts w:ascii="Times New Roman" w:hAnsi="Times New Roman" w:cs="Times New Roman"/>
        </w:rPr>
        <w:t xml:space="preserve">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sidR="00A22B65">
        <w:rPr>
          <w:rFonts w:ascii="Times New Roman" w:hAnsi="Times New Roman" w:cs="Times New Roman"/>
        </w:rPr>
        <w:t xml:space="preserve"> herbarium record for </w:t>
      </w:r>
      <w:proofErr w:type="spellStart"/>
      <w:r w:rsidR="00A22B65" w:rsidRPr="00A22B65">
        <w:rPr>
          <w:rFonts w:ascii="Times New Roman" w:hAnsi="Times New Roman" w:cs="Times New Roman"/>
          <w:i/>
          <w:iCs/>
        </w:rPr>
        <w:t>Hamamelis</w:t>
      </w:r>
      <w:proofErr w:type="spellEnd"/>
      <w:r w:rsidR="00A22B65" w:rsidRPr="00A22B65">
        <w:rPr>
          <w:rFonts w:ascii="Times New Roman" w:hAnsi="Times New Roman" w:cs="Times New Roman"/>
          <w:i/>
          <w:iCs/>
        </w:rPr>
        <w:t xml:space="preserve"> </w:t>
      </w:r>
      <w:proofErr w:type="spellStart"/>
      <w:r w:rsidR="00A22B65" w:rsidRPr="00A22B65">
        <w:rPr>
          <w:rFonts w:ascii="Times New Roman" w:hAnsi="Times New Roman" w:cs="Times New Roman"/>
          <w:i/>
          <w:iCs/>
        </w:rPr>
        <w:t>virginiana</w:t>
      </w:r>
      <w:proofErr w:type="spellEnd"/>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083AC8A1">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433CE50F" w14:textId="0397CD6B" w:rsidR="007E03FF" w:rsidRPr="001B4C90" w:rsidRDefault="007E03FF" w:rsidP="007E03FF">
      <w:pPr>
        <w:pStyle w:val="Caption"/>
        <w:rPr>
          <w:rFonts w:ascii="Times New Roman" w:hAnsi="Times New Roman" w:cs="Times New Roman"/>
          <w:b w:val="0"/>
          <w:color w:val="auto"/>
          <w:sz w:val="22"/>
          <w:szCs w:val="22"/>
        </w:rPr>
      </w:pPr>
      <w:proofErr w:type="gramStart"/>
      <w:r w:rsidRPr="001B4C90">
        <w:rPr>
          <w:rFonts w:ascii="Times New Roman" w:hAnsi="Times New Roman" w:cs="Times New Roman"/>
          <w:color w:val="auto"/>
          <w:sz w:val="22"/>
          <w:szCs w:val="22"/>
        </w:rPr>
        <w:t xml:space="preserve">Figure </w:t>
      </w:r>
      <w:proofErr w:type="gramEnd"/>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2</w:t>
      </w:r>
      <w:r w:rsidRPr="001B4C90">
        <w:rPr>
          <w:rFonts w:ascii="Times New Roman" w:hAnsi="Times New Roman" w:cs="Times New Roman"/>
          <w:color w:val="auto"/>
          <w:sz w:val="22"/>
          <w:szCs w:val="22"/>
        </w:rPr>
        <w:fldChar w:fldCharType="end"/>
      </w:r>
      <w:proofErr w:type="gramStart"/>
      <w:r w:rsidRPr="001B4C90">
        <w:rPr>
          <w:rFonts w:ascii="Times New Roman" w:hAnsi="Times New Roman" w:cs="Times New Roman"/>
          <w:color w:val="auto"/>
          <w:sz w:val="22"/>
          <w:szCs w:val="22"/>
        </w:rPr>
        <w:t>.</w:t>
      </w:r>
      <w:proofErr w:type="gramEnd"/>
      <w:r w:rsidRPr="001B4C90">
        <w:rPr>
          <w:rFonts w:ascii="Times New Roman" w:hAnsi="Times New Roman" w:cs="Times New Roman"/>
          <w:color w:val="auto"/>
          <w:sz w:val="22"/>
          <w:szCs w:val="22"/>
        </w:rPr>
        <w:t xml:space="preserve"> </w:t>
      </w:r>
      <w:r w:rsidR="000D598D">
        <w:rPr>
          <w:rFonts w:ascii="Times New Roman" w:hAnsi="Times New Roman" w:cs="Times New Roman"/>
          <w:color w:val="auto"/>
          <w:sz w:val="22"/>
          <w:szCs w:val="22"/>
        </w:rPr>
        <w:t>__A__</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2C65B8B8" w:rsidR="00EA178D" w:rsidRPr="00402B6C" w:rsidRDefault="00B5626F">
      <w:pPr>
        <w:rPr>
          <w:rFonts w:ascii="Times New Roman" w:hAnsi="Times New Roman" w:cs="Times New Roman"/>
        </w:rPr>
      </w:pPr>
      <w:r>
        <w:rPr>
          <w:rFonts w:ascii="Times New Roman" w:hAnsi="Times New Roman" w:cs="Times New Roman"/>
        </w:rPr>
        <w:t>Based on collection dates recorded with specimen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D598D">
        <w:rPr>
          <w:rFonts w:ascii="Times New Roman" w:hAnsi="Times New Roman" w:cs="Times New Roman"/>
        </w:rPr>
        <w:t>__B__</w:t>
      </w:r>
      <w:r w:rsidR="00EA178D">
        <w:rPr>
          <w:rFonts w:ascii="Times New Roman" w:hAnsi="Times New Roman" w:cs="Times New Roman"/>
        </w:rPr>
        <w:t xml:space="preserve">). </w:t>
      </w:r>
      <w:r w:rsidR="00846FCA">
        <w:rPr>
          <w:rFonts w:ascii="Times New Roman" w:hAnsi="Times New Roman" w:cs="Times New Roman"/>
        </w:rPr>
        <w:t>For the group of associated species,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has been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7FB78B3B">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bookmarkStart w:id="0" w:name="_GoBack"/>
      <w:bookmarkEnd w:id="0"/>
    </w:p>
    <w:p w14:paraId="4B544FE8" w14:textId="009262C4" w:rsidR="004A5E8B" w:rsidRPr="00D507C7" w:rsidRDefault="00017DDA" w:rsidP="00017DDA">
      <w:pPr>
        <w:pStyle w:val="Caption"/>
        <w:rPr>
          <w:rFonts w:ascii="Times New Roman" w:hAnsi="Times New Roman" w:cs="Times New Roman"/>
          <w:color w:val="auto"/>
          <w:sz w:val="22"/>
          <w:szCs w:val="22"/>
        </w:rPr>
      </w:pPr>
      <w:proofErr w:type="gramStart"/>
      <w:r w:rsidRPr="00D507C7">
        <w:rPr>
          <w:rFonts w:ascii="Times New Roman" w:hAnsi="Times New Roman" w:cs="Times New Roman"/>
          <w:color w:val="auto"/>
          <w:sz w:val="22"/>
          <w:szCs w:val="22"/>
        </w:rPr>
        <w:t xml:space="preserve">Figure </w:t>
      </w:r>
      <w:proofErr w:type="gramEnd"/>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3</w:t>
      </w:r>
      <w:r w:rsidRPr="00D507C7">
        <w:rPr>
          <w:rFonts w:ascii="Times New Roman" w:hAnsi="Times New Roman" w:cs="Times New Roman"/>
          <w:color w:val="auto"/>
          <w:sz w:val="22"/>
          <w:szCs w:val="22"/>
        </w:rPr>
        <w:fldChar w:fldCharType="end"/>
      </w:r>
      <w:proofErr w:type="gramStart"/>
      <w:r w:rsidRPr="00D507C7">
        <w:rPr>
          <w:rFonts w:ascii="Times New Roman" w:hAnsi="Times New Roman" w:cs="Times New Roman"/>
          <w:color w:val="auto"/>
          <w:sz w:val="22"/>
          <w:szCs w:val="22"/>
        </w:rPr>
        <w:t>.</w:t>
      </w:r>
      <w:proofErr w:type="gramEnd"/>
      <w:r w:rsidRPr="00D507C7">
        <w:rPr>
          <w:rFonts w:ascii="Times New Roman" w:hAnsi="Times New Roman" w:cs="Times New Roman"/>
          <w:color w:val="auto"/>
          <w:sz w:val="22"/>
          <w:szCs w:val="22"/>
        </w:rPr>
        <w:t xml:space="preserve"> </w:t>
      </w:r>
      <w:r w:rsidR="003D6A82">
        <w:rPr>
          <w:rFonts w:ascii="Times New Roman" w:hAnsi="Times New Roman" w:cs="Times New Roman"/>
          <w:color w:val="auto"/>
          <w:sz w:val="22"/>
          <w:szCs w:val="22"/>
        </w:rPr>
        <w:t>__B__</w:t>
      </w:r>
      <w:r w:rsidR="00EA178D"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p>
    <w:p w14:paraId="47F3CAA2" w14:textId="77777777" w:rsidR="0053272D" w:rsidRDefault="0053272D">
      <w:pPr>
        <w:rPr>
          <w:rFonts w:ascii="Times New Roman" w:hAnsi="Times New Roman" w:cs="Times New Roman"/>
          <w:b/>
        </w:rPr>
      </w:pPr>
    </w:p>
    <w:p w14:paraId="6938A955" w14:textId="66B6C4D7" w:rsidR="00134794" w:rsidRDefault="000B5803" w:rsidP="00134794">
      <w:pPr>
        <w:rPr>
          <w:rFonts w:ascii="Times New Roman" w:hAnsi="Times New Roman" w:cs="Times New Roman"/>
        </w:rPr>
      </w:pPr>
      <w:r>
        <w:rPr>
          <w:rFonts w:ascii="Times New Roman" w:hAnsi="Times New Roman" w:cs="Times New Roman"/>
        </w:rPr>
        <w:t>A plot of</w:t>
      </w:r>
      <w:r w:rsidR="00636482">
        <w:rPr>
          <w:rFonts w:ascii="Times New Roman" w:hAnsi="Times New Roman" w:cs="Times New Roman"/>
        </w:rPr>
        <w:t xml:space="preserve"> the</w:t>
      </w:r>
      <w:r w:rsidR="00F52E84">
        <w:rPr>
          <w:rFonts w:ascii="Times New Roman" w:hAnsi="Times New Roman" w:cs="Times New Roman"/>
        </w:rPr>
        <w:t xml:space="preserve"> log</w:t>
      </w:r>
      <w:r w:rsidR="00AD4EF1">
        <w:rPr>
          <w:rFonts w:ascii="Times New Roman" w:hAnsi="Times New Roman" w:cs="Times New Roman"/>
        </w:rPr>
        <w:t xml:space="preserve"> cumulative number of records through time </w:t>
      </w:r>
      <w:r w:rsidR="00636482">
        <w:rPr>
          <w:rFonts w:ascii="Times New Roman" w:hAnsi="Times New Roman" w:cs="Times New Roman"/>
        </w:rPr>
        <w:t xml:space="preserve">demonstrates that the rate </w:t>
      </w:r>
      <w:r>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4F3ADD">
        <w:rPr>
          <w:rFonts w:ascii="Times New Roman" w:hAnsi="Times New Roman" w:cs="Times New Roman"/>
        </w:rPr>
        <w:t xml:space="preserve"> (Figure __C__</w:t>
      </w:r>
      <w:r w:rsidR="00134794">
        <w:rPr>
          <w:rFonts w:ascii="Times New Roman" w:hAnsi="Times New Roman" w:cs="Times New Roman"/>
        </w:rPr>
        <w:t xml:space="preserve"> (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Pr>
          <w:rFonts w:ascii="Times New Roman" w:hAnsi="Times New Roman" w:cs="Times New Roman"/>
        </w:rPr>
        <w:t xml:space="preserve">log </w:t>
      </w:r>
      <w:r w:rsidR="008E7FDE">
        <w:rPr>
          <w:rFonts w:ascii="Times New Roman" w:hAnsi="Times New Roman" w:cs="Times New Roman"/>
        </w:rPr>
        <w:t>cumulative number of records</w:t>
      </w:r>
      <w:r>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Pr>
          <w:rFonts w:ascii="Times New Roman" w:hAnsi="Times New Roman" w:cs="Times New Roman"/>
        </w:rPr>
        <w:t xml:space="preserve">a </w:t>
      </w:r>
      <w:r w:rsidR="00BA7847">
        <w:rPr>
          <w:rFonts w:ascii="Times New Roman" w:hAnsi="Times New Roman" w:cs="Times New Roman"/>
        </w:rPr>
        <w:t>quadratic</w:t>
      </w:r>
      <w:r>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proportional cumulative increase in records between </w:t>
      </w:r>
      <w:r w:rsidR="00134794">
        <w:rPr>
          <w:rFonts w:ascii="Times New Roman" w:hAnsi="Times New Roman" w:cs="Times New Roman"/>
          <w:i/>
        </w:rPr>
        <w:t>F. alnus</w:t>
      </w:r>
      <w:r w:rsidR="00134794">
        <w:rPr>
          <w:rFonts w:ascii="Times New Roman" w:hAnsi="Times New Roman" w:cs="Times New Roman"/>
        </w:rPr>
        <w:t xml:space="preserve"> and associates species indicates that </w:t>
      </w:r>
      <w:r w:rsidR="00134794" w:rsidRPr="007940AB">
        <w:rPr>
          <w:rFonts w:ascii="Times New Roman" w:hAnsi="Times New Roman" w:cs="Times New Roman"/>
          <w:i/>
          <w:iCs/>
        </w:rPr>
        <w:t>F. alnus</w:t>
      </w:r>
      <w:r w:rsidR="00134794">
        <w:rPr>
          <w:rFonts w:ascii="Times New Roman" w:hAnsi="Times New Roman" w:cs="Times New Roman"/>
        </w:rPr>
        <w:t xml:space="preserve"> increased approximately log-linearly from 1920 to the present </w:t>
      </w:r>
      <w:r w:rsidR="00D34EBA">
        <w:rPr>
          <w:rFonts w:ascii="Times New Roman" w:hAnsi="Times New Roman" w:cs="Times New Roman"/>
        </w:rPr>
        <w:t>(Figure __C</w:t>
      </w:r>
      <w:r w:rsidR="00134794">
        <w:rPr>
          <w:rFonts w:ascii="Times New Roman" w:hAnsi="Times New Roman" w:cs="Times New Roman"/>
        </w:rPr>
        <w:t>__</w:t>
      </w:r>
      <w:r w:rsidR="00D34EBA">
        <w:rPr>
          <w:rFonts w:ascii="Times New Roman" w:hAnsi="Times New Roman" w:cs="Times New Roman"/>
        </w:rPr>
        <w:t xml:space="preserve"> (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D34EBA">
        <w:rPr>
          <w:rFonts w:ascii="Times New Roman" w:hAnsi="Times New Roman" w:cs="Times New Roman"/>
        </w:rPr>
        <w:t>__C__ (B)</w:t>
      </w:r>
      <w:r w:rsidR="00134794">
        <w:rPr>
          <w:rFonts w:ascii="Times New Roman" w:hAnsi="Times New Roman" w:cs="Times New Roman"/>
        </w:rPr>
        <w:t>).</w:t>
      </w:r>
    </w:p>
    <w:p w14:paraId="3FEE328F" w14:textId="77777777" w:rsidR="00636482" w:rsidRDefault="00636482">
      <w:pPr>
        <w:rPr>
          <w:rFonts w:ascii="Times New Roman" w:hAnsi="Times New Roman" w:cs="Times New Roman"/>
        </w:rPr>
      </w:pPr>
    </w:p>
    <w:p w14:paraId="330827E2" w14:textId="77777777" w:rsidR="007974BD" w:rsidRDefault="007974BD" w:rsidP="007974BD">
      <w:pPr>
        <w:keepNext/>
      </w:pPr>
      <w:r>
        <w:rPr>
          <w:rFonts w:ascii="Times New Roman" w:hAnsi="Times New Roman" w:cs="Times New Roman"/>
          <w:noProof/>
        </w:rPr>
        <w:drawing>
          <wp:anchor distT="0" distB="0" distL="114300" distR="114300" simplePos="0" relativeHeight="251658240" behindDoc="0" locked="0" layoutInCell="1" allowOverlap="1" wp14:anchorId="45D3C1FF" wp14:editId="7FB24667">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E109715" w14:textId="362B302F"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4</w:t>
      </w:r>
      <w:r w:rsidRPr="007974BD">
        <w:rPr>
          <w:rFonts w:ascii="Times New Roman" w:hAnsi="Times New Roman" w:cs="Times New Roman"/>
          <w:color w:val="auto"/>
          <w:sz w:val="22"/>
          <w:szCs w:val="22"/>
        </w:rPr>
        <w:fldChar w:fldCharType="end"/>
      </w:r>
      <w:r w:rsidR="00AE6E0C">
        <w:rPr>
          <w:rFonts w:ascii="Times New Roman" w:hAnsi="Times New Roman" w:cs="Times New Roman"/>
          <w:color w:val="auto"/>
          <w:sz w:val="22"/>
          <w:szCs w:val="22"/>
        </w:rPr>
        <w:t xml:space="preserve"> __C__</w:t>
      </w:r>
      <w:r w:rsidRPr="007974BD">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85460A" w:rsidRPr="00F26083">
        <w:rPr>
          <w:rFonts w:ascii="Times New Roman" w:hAnsi="Times New Roman" w:cs="Times New Roman"/>
          <w:b w:val="0"/>
          <w:color w:val="auto"/>
          <w:sz w:val="22"/>
          <w:szCs w:val="22"/>
        </w:rPr>
        <w:t>Annual and 10 year moving window average (geometric mean) growth rates of herbarium records.</w:t>
      </w:r>
      <w:r w:rsidR="0085460A">
        <w:rPr>
          <w:rFonts w:ascii="Times New Roman" w:hAnsi="Times New Roman" w:cs="Times New Roman"/>
          <w:b w:val="0"/>
          <w:color w:val="auto"/>
          <w:sz w:val="22"/>
          <w:szCs w:val="22"/>
        </w:rPr>
        <w:t xml:space="preserve"> (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AA49A5">
        <w:rPr>
          <w:rFonts w:ascii="Times New Roman" w:hAnsi="Times New Roman" w:cs="Times New Roman"/>
          <w:b w:val="0"/>
          <w:color w:val="auto"/>
          <w:sz w:val="22"/>
          <w:szCs w:val="22"/>
        </w:rPr>
        <w:t>versus</w:t>
      </w:r>
      <w:r w:rsidR="00AA49A5" w:rsidRPr="00B62FEF">
        <w:rPr>
          <w:rFonts w:ascii="Times New Roman" w:hAnsi="Times New Roman" w:cs="Times New Roman"/>
          <w:b w:val="0"/>
          <w:color w:val="auto"/>
          <w:sz w:val="22"/>
          <w:szCs w:val="22"/>
        </w:rPr>
        <w:t xml:space="preserve"> associated species.</w:t>
      </w:r>
      <w:r w:rsidR="0027736D">
        <w:rPr>
          <w:rFonts w:ascii="Times New Roman" w:hAnsi="Times New Roman" w:cs="Times New Roman"/>
        </w:rPr>
        <w:t xml:space="preserve"> </w:t>
      </w:r>
    </w:p>
    <w:p w14:paraId="21DB062F" w14:textId="7703D1B8"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27736D">
        <w:rPr>
          <w:rFonts w:ascii="Times New Roman" w:hAnsi="Times New Roman" w:cs="Times New Roman"/>
        </w:rPr>
        <w:t>__D</w:t>
      </w:r>
      <w:r w:rsidR="00597E92">
        <w:rPr>
          <w:rFonts w:ascii="Times New Roman" w:hAnsi="Times New Roman" w:cs="Times New Roman"/>
        </w:rPr>
        <w:t>__</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p>
    <w:p w14:paraId="213C390B" w14:textId="0978C9D2" w:rsidR="008621A7" w:rsidRDefault="008621A7" w:rsidP="008621A7">
      <w:pPr>
        <w:keepNext/>
        <w:rPr>
          <w:rFonts w:ascii="Times New Roman" w:hAnsi="Times New Roman" w:cs="Times New Roman"/>
          <w:b/>
          <w:noProof/>
        </w:rPr>
      </w:pPr>
    </w:p>
    <w:p w14:paraId="79E32872" w14:textId="1F1BCDFE" w:rsidR="00650DDD" w:rsidRDefault="00650DDD" w:rsidP="008621A7">
      <w:pPr>
        <w:keepNext/>
        <w:rPr>
          <w:rFonts w:ascii="Times New Roman" w:hAnsi="Times New Roman" w:cs="Times New Roman"/>
          <w:b/>
          <w:noProof/>
        </w:rPr>
      </w:pPr>
      <w:r>
        <w:rPr>
          <w:noProof/>
        </w:rPr>
        <mc:AlternateContent>
          <mc:Choice Requires="wps">
            <w:drawing>
              <wp:anchor distT="0" distB="0" distL="114300" distR="114300" simplePos="0" relativeHeight="251661312" behindDoc="0" locked="0" layoutInCell="1" allowOverlap="1" wp14:anchorId="08BA5627" wp14:editId="6F87D794">
                <wp:simplePos x="0" y="0"/>
                <wp:positionH relativeFrom="column">
                  <wp:posOffset>0</wp:posOffset>
                </wp:positionH>
                <wp:positionV relativeFrom="paragraph">
                  <wp:posOffset>6000750</wp:posOffset>
                </wp:positionV>
                <wp:extent cx="5943600" cy="17335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17335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E01895" w14:textId="63013A71" w:rsidR="000674D2" w:rsidRPr="00650DDD" w:rsidRDefault="000674D2"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w:t>
                            </w:r>
                            <w:r w:rsidR="00D133F2">
                              <w:rPr>
                                <w:rFonts w:ascii="Times New Roman" w:hAnsi="Times New Roman" w:cs="Times New Roman"/>
                                <w:b w:val="0"/>
                                <w:color w:val="auto"/>
                                <w:sz w:val="22"/>
                                <w:szCs w:val="22"/>
                              </w:rPr>
                              <w:t xml:space="preserve">Note that some extreme data points are not shown (those &gt;1.2 or &lt;0.8, but contribute to the moving window average values. </w:t>
                            </w:r>
                            <w:r>
                              <w:rPr>
                                <w:rFonts w:ascii="Times New Roman" w:hAnsi="Times New Roman" w:cs="Times New Roman"/>
                                <w:b w:val="0"/>
                                <w:color w:val="auto"/>
                                <w:sz w:val="22"/>
                                <w:szCs w:val="22"/>
                              </w:rPr>
                              <w:t xml:space="preserve">(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472.5pt;width:468pt;height:13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" stroked="f">
                <v:textbox style="mso-fit-shape-to-text:t" inset="0,0,0,0">
                  <w:txbxContent>
                    <w:p w14:paraId="3BE01895" w14:textId="63013A71" w:rsidR="000674D2" w:rsidRPr="00650DDD" w:rsidRDefault="000674D2"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w:t>
                      </w:r>
                      <w:r w:rsidR="00D133F2">
                        <w:rPr>
                          <w:rFonts w:ascii="Times New Roman" w:hAnsi="Times New Roman" w:cs="Times New Roman"/>
                          <w:b w:val="0"/>
                          <w:color w:val="auto"/>
                          <w:sz w:val="22"/>
                          <w:szCs w:val="22"/>
                        </w:rPr>
                        <w:t xml:space="preserve">Note that some extreme data points are not shown (those &gt;1.2 or &lt;0.8, but contribute to the moving window average values. </w:t>
                      </w:r>
                      <w:r>
                        <w:rPr>
                          <w:rFonts w:ascii="Times New Roman" w:hAnsi="Times New Roman" w:cs="Times New Roman"/>
                          <w:b w:val="0"/>
                          <w:color w:val="auto"/>
                          <w:sz w:val="22"/>
                          <w:szCs w:val="22"/>
                        </w:rPr>
                        <w:t xml:space="preserve">(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v:textbox>
                <w10:wrap type="square"/>
              </v:shape>
            </w:pict>
          </mc:Fallback>
        </mc:AlternateContent>
      </w:r>
      <w:r>
        <w:rPr>
          <w:rFonts w:ascii="Times New Roman" w:hAnsi="Times New Roman" w:cs="Times New Roman"/>
          <w:b/>
          <w:noProof/>
        </w:rPr>
        <w:drawing>
          <wp:anchor distT="0" distB="0" distL="114300" distR="114300" simplePos="0" relativeHeight="251659264" behindDoc="0" locked="0" layoutInCell="1" allowOverlap="1" wp14:anchorId="7839F1EC" wp14:editId="74DC6BDC">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1A938F3C" w14:textId="77777777" w:rsidR="00650DDD" w:rsidRDefault="00650DDD" w:rsidP="008621A7">
      <w:pPr>
        <w:keepNext/>
      </w:pPr>
    </w:p>
    <w:p w14:paraId="5D1B6226" w14:textId="7DA51423"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902E37">
        <w:rPr>
          <w:rFonts w:ascii="Times New Roman" w:hAnsi="Times New Roman" w:cs="Times New Roman"/>
        </w:rPr>
        <w:t>__D</w:t>
      </w:r>
      <w:r w:rsidR="00434CF8">
        <w:rPr>
          <w:rFonts w:ascii="Times New Roman" w:hAnsi="Times New Roman" w:cs="Times New Roman"/>
        </w:rPr>
        <w:t>__</w:t>
      </w:r>
      <w:r w:rsidR="00902E37">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1FD88D34" w14:textId="77777777" w:rsidR="00650DDD" w:rsidRDefault="00650DDD">
      <w:pPr>
        <w:rPr>
          <w:rFonts w:ascii="Times New Roman" w:hAnsi="Times New Roman" w:cs="Times New Roman"/>
        </w:rPr>
      </w:pPr>
    </w:p>
    <w:p w14:paraId="7AF6C3F5" w14:textId="66E52D10" w:rsidR="00D87934" w:rsidRPr="00E10704"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3B6FFA">
        <w:rPr>
          <w:rFonts w:ascii="Times New Roman" w:hAnsi="Times New Roman" w:cs="Times New Roman"/>
        </w:rPr>
        <w:t>__D</w:t>
      </w:r>
      <w:r w:rsidR="0014184D">
        <w:rPr>
          <w:rFonts w:ascii="Times New Roman" w:hAnsi="Times New Roman" w:cs="Times New Roman"/>
        </w:rPr>
        <w:t>__</w:t>
      </w:r>
      <w:r w:rsidR="003B6FFA">
        <w:rPr>
          <w:rFonts w:ascii="Times New Roman" w:hAnsi="Times New Roman" w:cs="Times New Roman"/>
        </w:rPr>
        <w:t>(C)</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is continually increasing in area of occupancy at a rate greater than the associated specie</w:t>
      </w:r>
      <w:r w:rsidR="00E65CAE">
        <w:rPr>
          <w:rFonts w:ascii="Times New Roman" w:hAnsi="Times New Roman" w:cs="Times New Roman"/>
        </w:rPr>
        <w:t>s.</w:t>
      </w:r>
    </w:p>
    <w:p w14:paraId="5BD18BC5" w14:textId="77777777" w:rsidR="00D755FE" w:rsidRPr="002D1BEA" w:rsidRDefault="00D755FE">
      <w:pPr>
        <w:rPr>
          <w:rFonts w:ascii="Times New Roman" w:hAnsi="Times New Roman" w:cs="Times New Roman"/>
          <w:b/>
        </w:rPr>
      </w:pPr>
    </w:p>
    <w:p w14:paraId="103AF9D0" w14:textId="77612022" w:rsidR="008522D2" w:rsidRPr="003B0F4C" w:rsidRDefault="009D3497">
      <w:pPr>
        <w:rPr>
          <w:rFonts w:ascii="Times New Roman" w:hAnsi="Times New Roman" w:cs="Times New Roman"/>
        </w:rPr>
      </w:pPr>
      <w:r>
        <w:rPr>
          <w:rFonts w:ascii="Times New Roman" w:hAnsi="Times New Roman" w:cs="Times New Roman"/>
        </w:rPr>
        <w:t>Both the</w:t>
      </w:r>
      <w:r w:rsidR="006E533E">
        <w:rPr>
          <w:rFonts w:ascii="Times New Roman" w:hAnsi="Times New Roman" w:cs="Times New Roman"/>
        </w:rPr>
        <w:t xml:space="preserve">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Pr>
          <w:rFonts w:ascii="Times New Roman" w:hAnsi="Times New Roman" w:cs="Times New Roman"/>
        </w:rPr>
        <w:t xml:space="preserve"> (Figure __D</w:t>
      </w:r>
      <w:r w:rsidR="00B430AD">
        <w:rPr>
          <w:rFonts w:ascii="Times New Roman" w:hAnsi="Times New Roman" w:cs="Times New Roman"/>
        </w:rPr>
        <w:t>__</w:t>
      </w:r>
      <w:r>
        <w:rPr>
          <w:rFonts w:ascii="Times New Roman" w:hAnsi="Times New Roman" w:cs="Times New Roman"/>
        </w:rPr>
        <w:t>(B)</w:t>
      </w:r>
      <w:r w:rsidR="00B430AD">
        <w:rPr>
          <w:rFonts w:ascii="Times New Roman" w:hAnsi="Times New Roman" w:cs="Times New Roman"/>
        </w:rPr>
        <w:t>)</w:t>
      </w:r>
      <w:r w:rsidR="003D463D">
        <w:rPr>
          <w:rFonts w:ascii="Times New Roman" w:hAnsi="Times New Roman" w:cs="Times New Roman"/>
        </w:rPr>
        <w:t>.</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68C4708D" w14:textId="77777777" w:rsidR="00E87C7B" w:rsidRDefault="00E87C7B" w:rsidP="00E87C7B">
      <w:pPr>
        <w:keepNext/>
      </w:pPr>
      <w:r>
        <w:rPr>
          <w:rFonts w:ascii="Times New Roman" w:hAnsi="Times New Roman" w:cs="Times New Roman"/>
          <w:noProof/>
        </w:rPr>
        <w:drawing>
          <wp:inline distT="0" distB="0" distL="0" distR="0" wp14:anchorId="5347AA80" wp14:editId="58853F58">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76FE4A" w14:textId="2F92A152"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Pr="00E87C7B">
        <w:rPr>
          <w:rFonts w:ascii="Times New Roman" w:hAnsi="Times New Roman" w:cs="Times New Roman"/>
          <w:color w:val="auto"/>
          <w:sz w:val="22"/>
          <w:szCs w:val="22"/>
        </w:rPr>
        <w:fldChar w:fldCharType="separate"/>
      </w:r>
      <w:r w:rsidRPr="00E87C7B">
        <w:rPr>
          <w:rFonts w:ascii="Times New Roman" w:hAnsi="Times New Roman" w:cs="Times New Roman"/>
          <w:noProof/>
          <w:color w:val="auto"/>
          <w:sz w:val="22"/>
          <w:szCs w:val="22"/>
        </w:rPr>
        <w:t>6</w:t>
      </w:r>
      <w:r w:rsidRPr="00E87C7B">
        <w:rPr>
          <w:rFonts w:ascii="Times New Roman" w:hAnsi="Times New Roman" w:cs="Times New Roman"/>
          <w:color w:val="auto"/>
          <w:sz w:val="22"/>
          <w:szCs w:val="22"/>
        </w:rPr>
        <w:fldChar w:fldCharType="end"/>
      </w:r>
      <w:r w:rsidRPr="00E87C7B">
        <w:rPr>
          <w:rFonts w:ascii="Times New Roman" w:hAnsi="Times New Roman" w:cs="Times New Roman"/>
          <w:color w:val="auto"/>
          <w:sz w:val="22"/>
          <w:szCs w:val="22"/>
        </w:rPr>
        <w:t xml:space="preserve"> __E__</w:t>
      </w:r>
      <w:r>
        <w:rPr>
          <w:rFonts w:ascii="Times New Roman" w:hAnsi="Times New Roman" w:cs="Times New Roman"/>
          <w:b w:val="0"/>
          <w:color w:val="auto"/>
          <w:sz w:val="22"/>
          <w:szCs w:val="22"/>
        </w:rPr>
        <w:t xml:space="preserve"> (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906488">
        <w:rPr>
          <w:rFonts w:ascii="Times New Roman" w:hAnsi="Times New Roman" w:cs="Times New Roman"/>
          <w:b w:val="0"/>
          <w:color w:val="auto"/>
          <w:sz w:val="22"/>
          <w:szCs w:val="22"/>
        </w:rPr>
        <w:t xml:space="preserve"> (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F. alnus</w:t>
      </w:r>
      <w:r w:rsidR="00906488" w:rsidRPr="00BC05F7">
        <w:rPr>
          <w:rFonts w:ascii="Times New Roman" w:hAnsi="Times New Roman" w:cs="Times New Roman"/>
          <w:b w:val="0"/>
          <w:color w:val="auto"/>
          <w:sz w:val="22"/>
          <w:szCs w:val="22"/>
        </w:rPr>
        <w:t xml:space="preserve"> versus the group of associated species.</w:t>
      </w:r>
    </w:p>
    <w:p w14:paraId="0ADC0816" w14:textId="77777777" w:rsidR="00E87C7B" w:rsidRDefault="00E87C7B" w:rsidP="00A01B16">
      <w:pPr>
        <w:rPr>
          <w:rFonts w:ascii="Times New Roman" w:hAnsi="Times New Roman" w:cs="Times New Roman"/>
        </w:rPr>
      </w:pPr>
    </w:p>
    <w:p w14:paraId="3F55C0FF" w14:textId="77777777" w:rsidR="00E63EA7" w:rsidRDefault="00FB0644">
      <w:pPr>
        <w:rPr>
          <w:rFonts w:ascii="Times New Roman" w:hAnsi="Times New Roman" w:cs="Times New Roman"/>
        </w:rPr>
      </w:pPr>
      <w:r>
        <w:rPr>
          <w:rFonts w:ascii="Times New Roman" w:hAnsi="Times New Roman" w:cs="Times New Roman"/>
        </w:rPr>
        <w:t xml:space="preserve">The results for the analysis of the cumulative number of counties occupied </w:t>
      </w:r>
      <w:r w:rsidR="001148D3">
        <w:rPr>
          <w:rFonts w:ascii="Times New Roman" w:hAnsi="Times New Roman" w:cs="Times New Roman"/>
        </w:rPr>
        <w:t>were</w:t>
      </w:r>
      <w:r>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sidR="001148D3">
        <w:rPr>
          <w:rFonts w:ascii="Times New Roman" w:hAnsi="Times New Roman" w:cs="Times New Roman"/>
        </w:rPr>
        <w:t>__E</w:t>
      </w:r>
      <w:r w:rsidR="00042411">
        <w:rPr>
          <w:rFonts w:ascii="Times New Roman" w:hAnsi="Times New Roman" w:cs="Times New Roman"/>
        </w:rPr>
        <w:t>__</w:t>
      </w:r>
      <w:r w:rsidR="001148D3">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w:t>
      </w:r>
      <w:proofErr w:type="gramStart"/>
      <w:r w:rsidR="00E76483">
        <w:rPr>
          <w:rFonts w:ascii="Times New Roman" w:hAnsi="Times New Roman" w:cs="Times New Roman"/>
        </w:rPr>
        <w:t xml:space="preserve">between the </w:t>
      </w:r>
      <w:r w:rsidR="00166FB6">
        <w:rPr>
          <w:rFonts w:ascii="Times New Roman" w:hAnsi="Times New Roman" w:cs="Times New Roman"/>
        </w:rPr>
        <w:t>square root of the cumulat</w:t>
      </w:r>
      <w:r w:rsidR="00E76483">
        <w:rPr>
          <w:rFonts w:ascii="Times New Roman" w:hAnsi="Times New Roman" w:cs="Times New Roman"/>
        </w:rPr>
        <w:t>ive number of</w:t>
      </w:r>
      <w:proofErr w:type="gramEnd"/>
      <w:r w:rsidR="00E76483">
        <w:rPr>
          <w:rFonts w:ascii="Times New Roman" w:hAnsi="Times New Roman" w:cs="Times New Roman"/>
        </w:rPr>
        <w:t xml:space="preserve">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sidR="00D03A15">
        <w:rPr>
          <w:rFonts w:ascii="Times New Roman" w:hAnsi="Times New Roman" w:cs="Times New Roman"/>
        </w:rPr>
        <w:t>__E</w:t>
      </w:r>
      <w:r w:rsidR="006832BA">
        <w:rPr>
          <w:rFonts w:ascii="Times New Roman" w:hAnsi="Times New Roman" w:cs="Times New Roman"/>
        </w:rPr>
        <w:t>__</w:t>
      </w:r>
      <w:r w:rsidR="00D03A15">
        <w:rPr>
          <w:rFonts w:ascii="Times New Roman" w:hAnsi="Times New Roman" w:cs="Times New Roman"/>
        </w:rPr>
        <w:t>(A)</w:t>
      </w:r>
      <w:r w:rsidR="00247849">
        <w:rPr>
          <w:rFonts w:ascii="Times New Roman" w:hAnsi="Times New Roman" w:cs="Times New Roman"/>
        </w:rPr>
        <w:t>).</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r w:rsidR="00E63EA7">
        <w:rPr>
          <w:rFonts w:ascii="Times New Roman" w:hAnsi="Times New Roman" w:cs="Times New Roman"/>
        </w:rPr>
        <w:t xml:space="preserve"> </w:t>
      </w:r>
    </w:p>
    <w:p w14:paraId="56C71088" w14:textId="77777777" w:rsidR="00E63EA7" w:rsidRDefault="00E63EA7">
      <w:pPr>
        <w:rPr>
          <w:rFonts w:ascii="Times New Roman" w:hAnsi="Times New Roman" w:cs="Times New Roman"/>
        </w:rPr>
      </w:pPr>
    </w:p>
    <w:p w14:paraId="4B241EF6" w14:textId="2A99F7EA"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__E__(C))</w:t>
      </w:r>
      <w:r w:rsidR="009642FC">
        <w:rPr>
          <w:rFonts w:ascii="Times New Roman" w:hAnsi="Times New Roman" w:cs="Times New Roman"/>
        </w:rPr>
        <w:t>.</w:t>
      </w:r>
    </w:p>
    <w:p w14:paraId="43C4B0B0" w14:textId="77777777" w:rsidR="00E619A3" w:rsidRDefault="00E619A3">
      <w:pPr>
        <w:rPr>
          <w:rFonts w:ascii="Times New Roman" w:hAnsi="Times New Roman" w:cs="Times New Roman"/>
        </w:rPr>
      </w:pPr>
    </w:p>
    <w:p w14:paraId="065629BF" w14:textId="30B785F1"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__E</w:t>
      </w:r>
      <w:r w:rsidR="00A35EF5">
        <w:rPr>
          <w:rFonts w:ascii="Times New Roman" w:hAnsi="Times New Roman" w:cs="Times New Roman"/>
        </w:rPr>
        <w:t>__</w:t>
      </w:r>
      <w:r w:rsidR="00DE15B3">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__E</w:t>
      </w:r>
      <w:r w:rsidR="00F046CF">
        <w:rPr>
          <w:rFonts w:ascii="Times New Roman" w:hAnsi="Times New Roman" w:cs="Times New Roman"/>
        </w:rPr>
        <w:t>__</w:t>
      </w:r>
      <w:r w:rsidR="00D97D82">
        <w:rPr>
          <w:rFonts w:ascii="Times New Roman" w:hAnsi="Times New Roman" w:cs="Times New Roman"/>
        </w:rPr>
        <w:t>(B)</w:t>
      </w:r>
      <w:r w:rsidR="00F046CF">
        <w:rPr>
          <w:rFonts w:ascii="Times New Roman" w:hAnsi="Times New Roman" w:cs="Times New Roman"/>
        </w:rPr>
        <w:t>)</w:t>
      </w:r>
      <w:r w:rsidR="00D0377A">
        <w:rPr>
          <w:rFonts w:ascii="Times New Roman" w:hAnsi="Times New Roman" w:cs="Times New Roman"/>
        </w:rPr>
        <w:t>.</w:t>
      </w:r>
    </w:p>
    <w:p w14:paraId="00716F74" w14:textId="77777777" w:rsidR="00BA17C1" w:rsidRDefault="00BA17C1">
      <w:pPr>
        <w:rPr>
          <w:rFonts w:ascii="Times New Roman" w:hAnsi="Times New Roman" w:cs="Times New Roman"/>
        </w:rPr>
      </w:pPr>
    </w:p>
    <w:p w14:paraId="4DCAECC0" w14:textId="158EEDDE" w:rsidR="00334FDC" w:rsidRPr="001B30AC" w:rsidRDefault="004845C3">
      <w:pPr>
        <w:rPr>
          <w:rFonts w:ascii="Times New Roman" w:hAnsi="Times New Roman" w:cs="Times New Roman"/>
        </w:rPr>
      </w:pPr>
      <w:r>
        <w:rPr>
          <w:rFonts w:ascii="Times New Roman" w:hAnsi="Times New Roman" w:cs="Times New Roman"/>
        </w:rPr>
        <w:t xml:space="preserve">Based on my compiled datasets, specimens were collected from previously </w:t>
      </w:r>
      <w:proofErr w:type="spellStart"/>
      <w:r>
        <w:rPr>
          <w:rFonts w:ascii="Times New Roman" w:hAnsi="Times New Roman" w:cs="Times New Roman"/>
        </w:rPr>
        <w:t>unsampled</w:t>
      </w:r>
      <w:proofErr w:type="spellEnd"/>
      <w:r>
        <w:rPr>
          <w:rFonts w:ascii="Times New Roman" w:hAnsi="Times New Roman" w:cs="Times New Roman"/>
        </w:rPr>
        <w:t xml:space="preserve">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845BA2">
        <w:rPr>
          <w:rFonts w:ascii="Times New Roman" w:hAnsi="Times New Roman" w:cs="Times New Roman"/>
        </w:rPr>
        <w:t xml:space="preserve"> (Figure __N__</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1E9605F8"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Pr="00F0400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11</w:t>
      </w:r>
      <w:r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00845BA2">
        <w:rPr>
          <w:rFonts w:ascii="Times New Roman" w:hAnsi="Times New Roman" w:cs="Times New Roman"/>
          <w:color w:val="auto"/>
          <w:sz w:val="22"/>
          <w:szCs w:val="22"/>
        </w:rPr>
        <w:t xml:space="preserve">__N__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44DFBF7" w14:textId="5FCCCDE4"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0D03E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0D03E1">
        <w:rPr>
          <w:rFonts w:ascii="Times New Roman" w:hAnsi="Times New Roman" w:cs="Times New Roman"/>
        </w:rPr>
        <w:fldChar w:fldCharType="separate"/>
      </w:r>
      <w:r w:rsidR="000D03E1" w:rsidRPr="000D03E1">
        <w:rPr>
          <w:rFonts w:ascii="Times New Roman" w:hAnsi="Times New Roman" w:cs="Times New Roman"/>
          <w:noProof/>
        </w:rPr>
        <w:t>(Sherff 1912)</w:t>
      </w:r>
      <w:r w:rsidR="000D03E1">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B3275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B32751">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B32751">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as Canada by </w:t>
      </w:r>
      <w:r w:rsidR="00413C8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446C3D">
        <w:rPr>
          <w:rFonts w:ascii="Times New Roman" w:hAnsi="Times New Roman" w:cs="Times New Roman"/>
        </w:rPr>
        <w:fldChar w:fldCharType="separate"/>
      </w:r>
      <w:r w:rsidR="00446C3D" w:rsidRPr="00446C3D">
        <w:rPr>
          <w:rFonts w:ascii="Times New Roman" w:hAnsi="Times New Roman" w:cs="Times New Roman"/>
          <w:noProof/>
        </w:rPr>
        <w:t>(Barney 2006)</w:t>
      </w:r>
      <w:r w:rsidR="00446C3D">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 xml:space="preserve">(REF – Look in </w:t>
      </w:r>
      <w:proofErr w:type="spellStart"/>
      <w:r w:rsidR="00112761">
        <w:rPr>
          <w:rFonts w:ascii="Times New Roman" w:hAnsi="Times New Roman" w:cs="Times New Roman"/>
        </w:rPr>
        <w:t>Rhodoria</w:t>
      </w:r>
      <w:proofErr w:type="spellEnd"/>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07B441B" w14:textId="47565D3A"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proofErr w:type="gramStart"/>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the European Starling</w:t>
      </w:r>
      <w:proofErr w:type="gramEnd"/>
      <w:r w:rsidR="005C26AC">
        <w:rPr>
          <w:rFonts w:ascii="Times New Roman" w:hAnsi="Times New Roman" w:cs="Times New Roman"/>
        </w:rPr>
        <w:t xml:space="preserve">.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5220A8" w:rsidRPr="005220A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2DCE63E5" w14:textId="77777777" w:rsidR="007B7B97" w:rsidRDefault="007B7B97" w:rsidP="00976E6E">
      <w:pPr>
        <w:rPr>
          <w:rFonts w:ascii="Times New Roman" w:hAnsi="Times New Roman" w:cs="Times New Roman"/>
        </w:rPr>
      </w:pPr>
    </w:p>
    <w:p w14:paraId="5630A5B6" w14:textId="4071BC87" w:rsidR="00FC3B40"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known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r w:rsidR="00E37016">
        <w:rPr>
          <w:rFonts w:ascii="Times New Roman" w:hAnsi="Times New Roman" w:cs="Times New Roman"/>
        </w:rPr>
        <w:t xml:space="preserve">Additionally, the datasets I have compiled include many more sources than previous studies. Including these additional data in previous studies would have an effect on their results. For example, using data from </w:t>
      </w:r>
      <w:proofErr w:type="spellStart"/>
      <w:r w:rsidR="00E37016">
        <w:rPr>
          <w:rFonts w:ascii="Times New Roman" w:hAnsi="Times New Roman" w:cs="Times New Roman"/>
        </w:rPr>
        <w:t>WisFlora</w:t>
      </w:r>
      <w:proofErr w:type="spellEnd"/>
      <w:r w:rsidR="00E37016">
        <w:rPr>
          <w:rFonts w:ascii="Times New Roman" w:hAnsi="Times New Roman" w:cs="Times New Roman"/>
        </w:rPr>
        <w:t xml:space="preserve"> and </w:t>
      </w:r>
      <w:proofErr w:type="spellStart"/>
      <w:r w:rsidR="00E37016">
        <w:rPr>
          <w:rFonts w:ascii="Times New Roman" w:hAnsi="Times New Roman" w:cs="Times New Roman"/>
        </w:rPr>
        <w:t>vPlants</w:t>
      </w:r>
      <w:proofErr w:type="spellEnd"/>
      <w:r w:rsidR="00D20834">
        <w:rPr>
          <w:rFonts w:ascii="Times New Roman" w:hAnsi="Times New Roman" w:cs="Times New Roman"/>
        </w:rPr>
        <w:t xml:space="preserve"> (two databases associated with WIS and CHIC, respectively)</w:t>
      </w:r>
      <w:r w:rsidR="00E37016">
        <w:rPr>
          <w:rFonts w:ascii="Times New Roman" w:hAnsi="Times New Roman" w:cs="Times New Roman"/>
        </w:rPr>
        <w:t xml:space="preserve"> Larkin </w:t>
      </w:r>
      <w:r w:rsidR="00E3701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E37016">
        <w:rPr>
          <w:rFonts w:ascii="Times New Roman" w:hAnsi="Times New Roman" w:cs="Times New Roman"/>
        </w:rPr>
        <w:fldChar w:fldCharType="separate"/>
      </w:r>
      <w:r w:rsidR="00E37016" w:rsidRPr="00E37016">
        <w:rPr>
          <w:rFonts w:ascii="Times New Roman" w:hAnsi="Times New Roman" w:cs="Times New Roman"/>
          <w:noProof/>
        </w:rPr>
        <w:t>(2011)</w:t>
      </w:r>
      <w:r w:rsidR="00E37016">
        <w:rPr>
          <w:rFonts w:ascii="Times New Roman" w:hAnsi="Times New Roman" w:cs="Times New Roman"/>
        </w:rPr>
        <w:fldChar w:fldCharType="end"/>
      </w:r>
      <w:r w:rsidR="00E37016">
        <w:rPr>
          <w:rFonts w:ascii="Times New Roman" w:hAnsi="Times New Roman" w:cs="Times New Roman"/>
        </w:rPr>
        <w:t xml:space="preserve"> found that the earliest record of </w:t>
      </w:r>
      <w:r w:rsidR="00E37016">
        <w:rPr>
          <w:rFonts w:ascii="Times New Roman" w:hAnsi="Times New Roman" w:cs="Times New Roman"/>
        </w:rPr>
        <w:softHyphen/>
      </w:r>
      <w:r w:rsidR="00E37016" w:rsidRPr="00E37016">
        <w:rPr>
          <w:rFonts w:ascii="Times New Roman" w:hAnsi="Times New Roman" w:cs="Times New Roman"/>
          <w:i/>
          <w:iCs/>
        </w:rPr>
        <w:t>F. alnus</w:t>
      </w:r>
      <w:r w:rsidR="00E37016">
        <w:rPr>
          <w:rFonts w:ascii="Times New Roman" w:hAnsi="Times New Roman" w:cs="Times New Roman"/>
        </w:rPr>
        <w:t xml:space="preserve"> in the southern Lake Michigan region was 1941</w:t>
      </w:r>
      <w:r w:rsidR="005B4EF4">
        <w:rPr>
          <w:rFonts w:ascii="Times New Roman" w:hAnsi="Times New Roman" w:cs="Times New Roman"/>
        </w:rPr>
        <w:t xml:space="preserve"> and estimated that the species had a 15 year lag-phase, culminating</w:t>
      </w:r>
      <w:r w:rsidR="005741D4">
        <w:rPr>
          <w:rFonts w:ascii="Times New Roman" w:hAnsi="Times New Roman" w:cs="Times New Roman"/>
        </w:rPr>
        <w:t xml:space="preserve"> in</w:t>
      </w:r>
      <w:r w:rsidR="005B4EF4">
        <w:rPr>
          <w:rFonts w:ascii="Times New Roman" w:hAnsi="Times New Roman" w:cs="Times New Roman"/>
        </w:rPr>
        <w:t xml:space="preserve"> 1956</w:t>
      </w:r>
      <w:r w:rsidR="00E37016">
        <w:rPr>
          <w:rFonts w:ascii="Times New Roman" w:hAnsi="Times New Roman" w:cs="Times New Roman"/>
        </w:rPr>
        <w:t xml:space="preserve">. </w:t>
      </w:r>
      <w:r w:rsidR="00460759">
        <w:rPr>
          <w:rFonts w:ascii="Times New Roman" w:hAnsi="Times New Roman" w:cs="Times New Roman"/>
        </w:rPr>
        <w:t>In my compiled dataset, the first record in this region is from 1912, which would expand the estimated lag-phase by</w:t>
      </w:r>
      <w:r w:rsidR="00FD7E04">
        <w:rPr>
          <w:rFonts w:ascii="Times New Roman" w:hAnsi="Times New Roman" w:cs="Times New Roman"/>
        </w:rPr>
        <w:t xml:space="preserve"> 29 years, making the total lag-phase </w:t>
      </w:r>
      <w:r w:rsidR="00460759">
        <w:rPr>
          <w:rFonts w:ascii="Times New Roman" w:hAnsi="Times New Roman" w:cs="Times New Roman"/>
        </w:rPr>
        <w:t>44 years. 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207240E2" w14:textId="77777777" w:rsidR="00FC3B40" w:rsidRDefault="00FC3B40" w:rsidP="00976E6E">
      <w:pPr>
        <w:rPr>
          <w:rFonts w:ascii="Times New Roman" w:hAnsi="Times New Roman" w:cs="Times New Roman"/>
        </w:rPr>
      </w:pPr>
    </w:p>
    <w:p w14:paraId="5FC19EEB" w14:textId="6EE43824"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9A31F2">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9A31F2">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9A31F2">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4B100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A468B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p>
    <w:p w14:paraId="21FA8BD1" w14:textId="77777777" w:rsidR="004B1006" w:rsidRDefault="004B1006" w:rsidP="009A31F2">
      <w:pPr>
        <w:rPr>
          <w:rFonts w:ascii="Times New Roman" w:hAnsi="Times New Roman" w:cs="Times New Roman"/>
        </w:rPr>
      </w:pPr>
    </w:p>
    <w:p w14:paraId="505988A2" w14:textId="5DB54116"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451B8A">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09AEEF8A" w14:textId="77777777" w:rsidR="00235D88" w:rsidRDefault="00235D88" w:rsidP="001F0CAE">
      <w:pPr>
        <w:rPr>
          <w:rFonts w:ascii="Times New Roman" w:hAnsi="Times New Roman" w:cs="Times New Roman"/>
          <w:b/>
          <w:highlight w:val="yellow"/>
        </w:rPr>
      </w:pPr>
    </w:p>
    <w:p w14:paraId="0DD98993" w14:textId="0C7F3957" w:rsidR="00DA4DCB" w:rsidRDefault="00DA4DCB" w:rsidP="001F0CAE">
      <w:pPr>
        <w:rPr>
          <w:rFonts w:ascii="Times New Roman" w:hAnsi="Times New Roman" w:cs="Times New Roman"/>
          <w:b/>
        </w:rPr>
      </w:pPr>
      <w:r w:rsidRPr="006669A6">
        <w:rPr>
          <w:rFonts w:ascii="Times New Roman" w:hAnsi="Times New Roman" w:cs="Times New Roman"/>
          <w:b/>
          <w:highlight w:val="yellow"/>
        </w:rPr>
        <w:t xml:space="preserve">Matt and </w:t>
      </w:r>
      <w:proofErr w:type="spellStart"/>
      <w:r w:rsidRPr="006669A6">
        <w:rPr>
          <w:rFonts w:ascii="Times New Roman" w:hAnsi="Times New Roman" w:cs="Times New Roman"/>
          <w:b/>
          <w:highlight w:val="yellow"/>
        </w:rPr>
        <w:t>Resit</w:t>
      </w:r>
      <w:proofErr w:type="spellEnd"/>
      <w:r w:rsidRPr="006669A6">
        <w:rPr>
          <w:rFonts w:ascii="Times New Roman" w:hAnsi="Times New Roman" w:cs="Times New Roman"/>
          <w:b/>
          <w:highlight w:val="yellow"/>
        </w:rPr>
        <w:t xml:space="preserve">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5A56169C" w14:textId="77777777" w:rsidR="006669A6" w:rsidRDefault="006669A6" w:rsidP="001F0CAE">
      <w:pPr>
        <w:rPr>
          <w:rFonts w:ascii="Times New Roman" w:hAnsi="Times New Roman" w:cs="Times New Roman"/>
          <w:b/>
        </w:rPr>
      </w:pPr>
    </w:p>
    <w:p w14:paraId="272F42E6" w14:textId="0C7CCFBB"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2753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2753E">
        <w:rPr>
          <w:rFonts w:ascii="Times New Roman" w:hAnsi="Times New Roman" w:cs="Times New Roman"/>
        </w:rPr>
        <w:fldChar w:fldCharType="separate"/>
      </w:r>
      <w:r w:rsidR="0082753E" w:rsidRPr="0082753E">
        <w:rPr>
          <w:rFonts w:ascii="Times New Roman" w:hAnsi="Times New Roman" w:cs="Times New Roman"/>
          <w:noProof/>
        </w:rPr>
        <w:t>(Delisle et al. 2003)</w:t>
      </w:r>
      <w:r w:rsidR="0082753E">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0AB38FBA" w14:textId="77777777" w:rsidR="00DF7B13" w:rsidRDefault="00DF7B13" w:rsidP="001F0CAE">
      <w:pPr>
        <w:rPr>
          <w:rFonts w:ascii="Times New Roman" w:hAnsi="Times New Roman" w:cs="Times New Roman"/>
        </w:rPr>
      </w:pPr>
    </w:p>
    <w:p w14:paraId="15C38C05" w14:textId="18804028"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93492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4926">
        <w:rPr>
          <w:rFonts w:ascii="Times New Roman" w:hAnsi="Times New Roman" w:cs="Times New Roman"/>
        </w:rPr>
        <w:fldChar w:fldCharType="separate"/>
      </w:r>
      <w:r w:rsidR="00934926" w:rsidRPr="00934926">
        <w:rPr>
          <w:rFonts w:ascii="Times New Roman" w:hAnsi="Times New Roman" w:cs="Times New Roman"/>
          <w:noProof/>
        </w:rPr>
        <w:t>(Prather et al. 2004)</w:t>
      </w:r>
      <w:r w:rsidR="00934926">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57F19668" w14:textId="77777777" w:rsidR="00C73D82" w:rsidRDefault="00C73D82" w:rsidP="001F0CAE">
      <w:pPr>
        <w:rPr>
          <w:rFonts w:ascii="Times New Roman" w:hAnsi="Times New Roman" w:cs="Times New Roman"/>
        </w:rPr>
      </w:pPr>
    </w:p>
    <w:p w14:paraId="130084DB" w14:textId="48BFE19C"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C75D7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75D71">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C75D71">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w:t>
      </w:r>
      <w:proofErr w:type="spellStart"/>
      <w:r w:rsidR="009C2B78">
        <w:rPr>
          <w:rFonts w:ascii="Times New Roman" w:hAnsi="Times New Roman" w:cs="Times New Roman"/>
        </w:rPr>
        <w:t>tranformed</w:t>
      </w:r>
      <w:proofErr w:type="spellEnd"/>
      <w:r w:rsidR="009C2B78">
        <w:rPr>
          <w:rFonts w:ascii="Times New Roman" w:hAnsi="Times New Roman" w:cs="Times New Roman"/>
        </w:rPr>
        <w:t xml:space="preserve">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071CA9D5" w14:textId="77777777" w:rsidR="008C6355" w:rsidRDefault="008C6355" w:rsidP="001F0CAE">
      <w:pPr>
        <w:rPr>
          <w:rFonts w:ascii="Times New Roman" w:hAnsi="Times New Roman" w:cs="Times New Roman"/>
        </w:rPr>
      </w:pPr>
    </w:p>
    <w:p w14:paraId="40700635" w14:textId="430AC8BD"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7C33B1E2" w14:textId="240808CB"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7962C168" w14:textId="77777777" w:rsidR="00BE7C22" w:rsidRDefault="00BE7C22" w:rsidP="001F0CAE">
      <w:pPr>
        <w:rPr>
          <w:rFonts w:ascii="Times New Roman" w:hAnsi="Times New Roman" w:cs="Times New Roman"/>
        </w:rPr>
      </w:pPr>
    </w:p>
    <w:p w14:paraId="018EE308" w14:textId="5ED7AB4D"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2011)</w:t>
      </w:r>
      <w:r w:rsidR="004060D0">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w:t>
      </w:r>
      <w:proofErr w:type="spellStart"/>
      <w:r w:rsidR="004060D0">
        <w:rPr>
          <w:rFonts w:ascii="Times New Roman" w:hAnsi="Times New Roman" w:cs="Times New Roman"/>
        </w:rPr>
        <w:t>Catling</w:t>
      </w:r>
      <w:proofErr w:type="spellEnd"/>
      <w:r w:rsidR="004060D0">
        <w:rPr>
          <w:rFonts w:ascii="Times New Roman" w:hAnsi="Times New Roman" w:cs="Times New Roman"/>
        </w:rPr>
        <w:t xml:space="preserve"> and </w:t>
      </w:r>
      <w:proofErr w:type="spellStart"/>
      <w:r w:rsidR="004060D0">
        <w:rPr>
          <w:rFonts w:ascii="Times New Roman" w:hAnsi="Times New Roman" w:cs="Times New Roman"/>
        </w:rPr>
        <w:t>Porebski</w:t>
      </w:r>
      <w:proofErr w:type="spellEnd"/>
      <w:r w:rsidR="004060D0">
        <w:rPr>
          <w:rFonts w:ascii="Times New Roman" w:hAnsi="Times New Roman" w:cs="Times New Roman"/>
        </w:rPr>
        <w:t xml:space="preserve">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1994)</w:t>
      </w:r>
      <w:r w:rsidR="004060D0">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648A6D0" w14:textId="77777777" w:rsidR="000B0FDA" w:rsidRDefault="000B0FDA" w:rsidP="001F0CAE">
      <w:pPr>
        <w:rPr>
          <w:rFonts w:ascii="Times New Roman" w:hAnsi="Times New Roman" w:cs="Times New Roman"/>
        </w:rPr>
      </w:pPr>
    </w:p>
    <w:p w14:paraId="3C346A41" w14:textId="1FE485D4" w:rsidR="000B0FDA" w:rsidRDefault="000B0FDA" w:rsidP="001F0CAE">
      <w:pPr>
        <w:rPr>
          <w:rFonts w:ascii="Times New Roman" w:hAnsi="Times New Roman" w:cs="Times New Roman"/>
        </w:rPr>
      </w:pPr>
      <w:r>
        <w:rPr>
          <w:rFonts w:ascii="Times New Roman" w:hAnsi="Times New Roman" w:cs="Times New Roman"/>
        </w:rPr>
        <w:t xml:space="preserve">Possibly – </w:t>
      </w:r>
      <w:proofErr w:type="spellStart"/>
      <w:r>
        <w:rPr>
          <w:rFonts w:ascii="Times New Roman" w:hAnsi="Times New Roman" w:cs="Times New Roman"/>
        </w:rPr>
        <w:t>metapopulation</w:t>
      </w:r>
      <w:proofErr w:type="spellEnd"/>
      <w:r>
        <w:rPr>
          <w:rFonts w:ascii="Times New Roman" w:hAnsi="Times New Roman" w:cs="Times New Roman"/>
        </w:rPr>
        <w:t xml:space="preserve"> size is increasing, but number of occupied populations shows a lag.</w:t>
      </w:r>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p>
    <w:p w14:paraId="4BB0D038" w14:textId="77777777" w:rsidR="00D32321" w:rsidRDefault="00D32321" w:rsidP="001F0CAE">
      <w:pPr>
        <w:rPr>
          <w:rFonts w:ascii="Times New Roman" w:hAnsi="Times New Roman" w:cs="Times New Roman"/>
          <w:b/>
        </w:rPr>
      </w:pPr>
    </w:p>
    <w:p w14:paraId="7B136A71" w14:textId="5EF66FAD" w:rsidR="00CD1754" w:rsidRPr="00CD1754" w:rsidRDefault="005416FC">
      <w:pPr>
        <w:pStyle w:val="NormalWeb"/>
        <w:ind w:left="480" w:hanging="480"/>
        <w:divId w:val="315841409"/>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D1754" w:rsidRPr="00CD1754">
        <w:rPr>
          <w:rFonts w:ascii="Times New Roman" w:hAnsi="Times New Roman"/>
          <w:noProof/>
          <w:sz w:val="24"/>
        </w:rPr>
        <w:t xml:space="preserve">Aikio, S., R. P. Duncan, and P. E. Hulme. 2010a. Lag-phases in alien plant invasions: separating the facts from the artefacts. Oikos </w:t>
      </w:r>
      <w:r w:rsidR="00CD1754" w:rsidRPr="00CD1754">
        <w:rPr>
          <w:rFonts w:ascii="Times New Roman" w:hAnsi="Times New Roman"/>
          <w:b/>
          <w:bCs/>
          <w:noProof/>
          <w:sz w:val="24"/>
        </w:rPr>
        <w:t>119</w:t>
      </w:r>
      <w:r w:rsidR="00CD1754" w:rsidRPr="00CD1754">
        <w:rPr>
          <w:rFonts w:ascii="Times New Roman" w:hAnsi="Times New Roman"/>
          <w:noProof/>
          <w:sz w:val="24"/>
        </w:rPr>
        <w:t>:370–378. Retrieved March 7, 2013, from http://doi.wiley.com/10.1111/j.1600-0706.2009.17963.x.</w:t>
      </w:r>
    </w:p>
    <w:p w14:paraId="32E7781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CD1754">
        <w:rPr>
          <w:rFonts w:ascii="Times New Roman" w:hAnsi="Times New Roman"/>
          <w:b/>
          <w:bCs/>
          <w:noProof/>
          <w:sz w:val="24"/>
        </w:rPr>
        <w:t>37</w:t>
      </w:r>
      <w:r w:rsidRPr="00CD1754">
        <w:rPr>
          <w:rFonts w:ascii="Times New Roman" w:hAnsi="Times New Roman"/>
          <w:noProof/>
          <w:sz w:val="24"/>
        </w:rPr>
        <w:t>:1740–1751. Blackwell Science Ltd. Retrieved April 3, 2013, from http://doi.wiley.com/10.1111/j.1365-2699.2010.02329.x.</w:t>
      </w:r>
    </w:p>
    <w:p w14:paraId="74F630A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CD1754">
        <w:rPr>
          <w:rFonts w:ascii="Times New Roman" w:hAnsi="Times New Roman"/>
          <w:b/>
          <w:bCs/>
          <w:noProof/>
          <w:sz w:val="24"/>
        </w:rPr>
        <w:t>1260</w:t>
      </w:r>
      <w:r w:rsidRPr="00CD1754">
        <w:rPr>
          <w:rFonts w:ascii="Times New Roman" w:hAnsi="Times New Roman"/>
          <w:noProof/>
          <w:sz w:val="24"/>
        </w:rPr>
        <w:t>:66–80. Retrieved March 1, 2013, from http://doi.wiley.com/10.1111/j.1749-6632.2011.06440.x.</w:t>
      </w:r>
    </w:p>
    <w:p w14:paraId="23B5D9B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CD1754">
        <w:rPr>
          <w:rFonts w:ascii="Times New Roman" w:hAnsi="Times New Roman"/>
          <w:b/>
          <w:bCs/>
          <w:noProof/>
          <w:sz w:val="24"/>
        </w:rPr>
        <w:t>8</w:t>
      </w:r>
      <w:r w:rsidRPr="00CD1754">
        <w:rPr>
          <w:rFonts w:ascii="Times New Roman" w:hAnsi="Times New Roman"/>
          <w:noProof/>
          <w:sz w:val="24"/>
        </w:rPr>
        <w:t>:703–717. Retrieved April 28, 2013, from http://link.springer.com/10.1007/s10530-005-3174-9.</w:t>
      </w:r>
    </w:p>
    <w:p w14:paraId="126D904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1043DA7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atling, P. M., and Z. S. Porebski. 1994. The history of invasion and current status of glossy buckthorn, </w:t>
      </w:r>
      <w:r w:rsidRPr="00CD1754">
        <w:rPr>
          <w:rFonts w:ascii="Times New Roman" w:hAnsi="Times New Roman"/>
          <w:i/>
          <w:iCs/>
          <w:noProof/>
          <w:sz w:val="24"/>
        </w:rPr>
        <w:t>Rhamnus frangula</w:t>
      </w:r>
      <w:r w:rsidRPr="00CD1754">
        <w:rPr>
          <w:rFonts w:ascii="Times New Roman" w:hAnsi="Times New Roman"/>
          <w:noProof/>
          <w:sz w:val="24"/>
        </w:rPr>
        <w:t xml:space="preserve">, in southern Ontario. Canadian field-naturalist </w:t>
      </w:r>
      <w:r w:rsidRPr="00CD1754">
        <w:rPr>
          <w:rFonts w:ascii="Times New Roman" w:hAnsi="Times New Roman"/>
          <w:b/>
          <w:bCs/>
          <w:noProof/>
          <w:sz w:val="24"/>
        </w:rPr>
        <w:t>108</w:t>
      </w:r>
      <w:r w:rsidRPr="00CD1754">
        <w:rPr>
          <w:rFonts w:ascii="Times New Roman" w:hAnsi="Times New Roman"/>
          <w:noProof/>
          <w:sz w:val="24"/>
        </w:rPr>
        <w:t>:305–310. Retrieved from http://www.csa.com/partners/viewrecord.php?requester=gs&amp;collection=ENV&amp;recid=3759742.</w:t>
      </w:r>
    </w:p>
    <w:p w14:paraId="1621D53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2AFC5BD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CD1754">
        <w:rPr>
          <w:rFonts w:ascii="Times New Roman" w:hAnsi="Times New Roman"/>
          <w:b/>
          <w:bCs/>
          <w:noProof/>
          <w:sz w:val="24"/>
        </w:rPr>
        <w:t>36</w:t>
      </w:r>
      <w:r w:rsidRPr="00CD1754">
        <w:rPr>
          <w:rFonts w:ascii="Times New Roman" w:hAnsi="Times New Roman"/>
          <w:noProof/>
          <w:sz w:val="24"/>
        </w:rPr>
        <w:t>:651–661. Retrieved March 1, 2013, from http://doi.wiley.com/10.1111/j.1365-2699.2008.02043.x.</w:t>
      </w:r>
    </w:p>
    <w:p w14:paraId="2E5D2DC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47B2659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unard, C., and T. D. Lee. 2008. Is patience a virtue? Succession, light, and the death of invasive glossy buckthorn (</w:t>
      </w:r>
      <w:r w:rsidRPr="00CD1754">
        <w:rPr>
          <w:rFonts w:ascii="Times New Roman" w:hAnsi="Times New Roman"/>
          <w:i/>
          <w:iCs/>
          <w:noProof/>
          <w:sz w:val="24"/>
        </w:rPr>
        <w:t>Frangula alnus</w:t>
      </w:r>
      <w:r w:rsidRPr="00CD1754">
        <w:rPr>
          <w:rFonts w:ascii="Times New Roman" w:hAnsi="Times New Roman"/>
          <w:noProof/>
          <w:sz w:val="24"/>
        </w:rPr>
        <w:t xml:space="preserve">). Biological Invasions </w:t>
      </w:r>
      <w:r w:rsidRPr="00CD1754">
        <w:rPr>
          <w:rFonts w:ascii="Times New Roman" w:hAnsi="Times New Roman"/>
          <w:b/>
          <w:bCs/>
          <w:noProof/>
          <w:sz w:val="24"/>
        </w:rPr>
        <w:t>11</w:t>
      </w:r>
      <w:r w:rsidRPr="00CD1754">
        <w:rPr>
          <w:rFonts w:ascii="Times New Roman" w:hAnsi="Times New Roman"/>
          <w:noProof/>
          <w:sz w:val="24"/>
        </w:rPr>
        <w:t>:577–586. Retrieved from http://www.springerlink.com/index/10.1007/s10530-008-9272-8.</w:t>
      </w:r>
    </w:p>
    <w:p w14:paraId="21EF349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Del Tredici, P. 2010. Wild Urban Plants of the Northeast: A Field Guide. Page 374. Comstock Publishing Associates, Ithica.</w:t>
      </w:r>
    </w:p>
    <w:p w14:paraId="70C107D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CD1754">
        <w:rPr>
          <w:rFonts w:ascii="Times New Roman" w:hAnsi="Times New Roman"/>
          <w:b/>
          <w:bCs/>
          <w:noProof/>
          <w:sz w:val="24"/>
        </w:rPr>
        <w:t>30</w:t>
      </w:r>
      <w:r w:rsidRPr="00CD1754">
        <w:rPr>
          <w:rFonts w:ascii="Times New Roman" w:hAnsi="Times New Roman"/>
          <w:noProof/>
          <w:sz w:val="24"/>
        </w:rPr>
        <w:t>:1033–1042. Blackwell Science Ltd. Retrieved from http://onlinelibrary.wiley.com/doi/10.1046/j.1365-2699.2003.00897.x/full.</w:t>
      </w:r>
    </w:p>
    <w:p w14:paraId="38571A3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2012. Distributional migrations, expansions, and contractions of tropical plant species as revealed in dated herbarium records. Global Change Biology </w:t>
      </w:r>
      <w:r w:rsidRPr="00CD1754">
        <w:rPr>
          <w:rFonts w:ascii="Times New Roman" w:hAnsi="Times New Roman"/>
          <w:b/>
          <w:bCs/>
          <w:noProof/>
          <w:sz w:val="24"/>
        </w:rPr>
        <w:t>18</w:t>
      </w:r>
      <w:r w:rsidRPr="00CD1754">
        <w:rPr>
          <w:rFonts w:ascii="Times New Roman" w:hAnsi="Times New Roman"/>
          <w:noProof/>
          <w:sz w:val="24"/>
        </w:rPr>
        <w:t>:1335–1341. Retrieved March 29, 2013, from http://doi.wiley.com/10.1111/j.1365-2486.2011.02602.x.</w:t>
      </w:r>
    </w:p>
    <w:p w14:paraId="0095E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CD1754">
        <w:rPr>
          <w:rFonts w:ascii="Times New Roman" w:hAnsi="Times New Roman"/>
          <w:b/>
          <w:bCs/>
          <w:noProof/>
          <w:sz w:val="24"/>
        </w:rPr>
        <w:t>38</w:t>
      </w:r>
      <w:r w:rsidRPr="00CD1754">
        <w:rPr>
          <w:rFonts w:ascii="Times New Roman" w:hAnsi="Times New Roman"/>
          <w:noProof/>
          <w:sz w:val="24"/>
        </w:rPr>
        <w:t>:783–791. Blackwell Science Ltd. Retrieved March 13, 2013, from http://doi.wiley.com/10.1111/j.1365-2699.2010.02444.x.</w:t>
      </w:r>
    </w:p>
    <w:p w14:paraId="1228E9F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R. T. Eckert, and T. D. Lee. 2003a. Potential impacts of the invasive exotic shrub </w:t>
      </w:r>
      <w:r w:rsidRPr="00CD1754">
        <w:rPr>
          <w:rFonts w:ascii="Times New Roman" w:hAnsi="Times New Roman"/>
          <w:i/>
          <w:iCs/>
          <w:noProof/>
          <w:sz w:val="24"/>
        </w:rPr>
        <w:t>Rhamnus frangula</w:t>
      </w:r>
      <w:r w:rsidRPr="00CD1754">
        <w:rPr>
          <w:rFonts w:ascii="Times New Roman" w:hAnsi="Times New Roman"/>
          <w:noProof/>
          <w:sz w:val="24"/>
        </w:rPr>
        <w:t xml:space="preserve"> L.(glossy buckthorn) on forests of southern New Hampshire. Northeastern Naturalist </w:t>
      </w:r>
      <w:r w:rsidRPr="00CD1754">
        <w:rPr>
          <w:rFonts w:ascii="Times New Roman" w:hAnsi="Times New Roman"/>
          <w:b/>
          <w:bCs/>
          <w:noProof/>
          <w:sz w:val="24"/>
        </w:rPr>
        <w:t>10</w:t>
      </w:r>
      <w:r w:rsidRPr="00CD1754">
        <w:rPr>
          <w:rFonts w:ascii="Times New Roman" w:hAnsi="Times New Roman"/>
          <w:noProof/>
          <w:sz w:val="24"/>
        </w:rPr>
        <w:t>:277–296. BioOne. Retrieved from http://www.bioone.org/doi/abs/10.1656/1092-6194(2003)010[0277:PIOTIE]2.0.CO;2.</w:t>
      </w:r>
    </w:p>
    <w:p w14:paraId="46A3993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T. D. Lee, K. F. Olson, and R. T. Eckert. 2003b. Small-scale invasion pattern, spread rate, and lag-phase behavior of </w:t>
      </w:r>
      <w:r w:rsidRPr="00CD1754">
        <w:rPr>
          <w:rFonts w:ascii="Times New Roman" w:hAnsi="Times New Roman"/>
          <w:i/>
          <w:iCs/>
          <w:noProof/>
          <w:sz w:val="24"/>
        </w:rPr>
        <w:t>Rhamnus frangula</w:t>
      </w:r>
      <w:r w:rsidRPr="00CD1754">
        <w:rPr>
          <w:rFonts w:ascii="Times New Roman" w:hAnsi="Times New Roman"/>
          <w:noProof/>
          <w:sz w:val="24"/>
        </w:rPr>
        <w:t xml:space="preserve"> L. Forest Ecology and Management </w:t>
      </w:r>
      <w:r w:rsidRPr="00CD1754">
        <w:rPr>
          <w:rFonts w:ascii="Times New Roman" w:hAnsi="Times New Roman"/>
          <w:b/>
          <w:bCs/>
          <w:noProof/>
          <w:sz w:val="24"/>
        </w:rPr>
        <w:t>186</w:t>
      </w:r>
      <w:r w:rsidRPr="00CD1754">
        <w:rPr>
          <w:rFonts w:ascii="Times New Roman" w:hAnsi="Times New Roman"/>
          <w:noProof/>
          <w:sz w:val="24"/>
        </w:rPr>
        <w:t>:1–6. Retrieved from http://linkinghub.elsevier.com/retrieve/pii/S0378112703002743.</w:t>
      </w:r>
    </w:p>
    <w:p w14:paraId="0D3ACAF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CD1754">
        <w:rPr>
          <w:rFonts w:ascii="Times New Roman" w:hAnsi="Times New Roman"/>
          <w:b/>
          <w:bCs/>
          <w:noProof/>
          <w:sz w:val="24"/>
        </w:rPr>
        <w:t>2</w:t>
      </w:r>
      <w:r w:rsidRPr="00CD1754">
        <w:rPr>
          <w:rFonts w:ascii="Times New Roman" w:hAnsi="Times New Roman"/>
          <w:noProof/>
          <w:sz w:val="24"/>
        </w:rPr>
        <w:t>:71–77. Retrieved from http://www.biogeography.org/html/fb/FBv02i03/FBv02i03p71_Garcia-Milagros.pdf.</w:t>
      </w:r>
    </w:p>
    <w:p w14:paraId="23880818"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CD1754">
        <w:rPr>
          <w:rFonts w:ascii="Times New Roman" w:hAnsi="Times New Roman"/>
          <w:b/>
          <w:bCs/>
          <w:noProof/>
          <w:sz w:val="24"/>
        </w:rPr>
        <w:t>19</w:t>
      </w:r>
      <w:r w:rsidRPr="00CD1754">
        <w:rPr>
          <w:rFonts w:ascii="Times New Roman" w:hAnsi="Times New Roman"/>
          <w:noProof/>
          <w:sz w:val="24"/>
        </w:rPr>
        <w:t>:497–503. Elsevier Ltd. Retrieved from http://linkinghub.elsevier.com/retrieve/pii/S0169534704002034.</w:t>
      </w:r>
    </w:p>
    <w:p w14:paraId="34AB4F5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urevitch, J., G. A. Fox, G. M. Wardle, Inderjit, and D. Taub. 2011. Emergent insights from the synthesis of conceptual frameworks for biological invasions. Ecology Letters </w:t>
      </w:r>
      <w:r w:rsidRPr="00CD1754">
        <w:rPr>
          <w:rFonts w:ascii="Times New Roman" w:hAnsi="Times New Roman"/>
          <w:b/>
          <w:bCs/>
          <w:noProof/>
          <w:sz w:val="24"/>
        </w:rPr>
        <w:t>14</w:t>
      </w:r>
      <w:r w:rsidRPr="00CD1754">
        <w:rPr>
          <w:rFonts w:ascii="Times New Roman" w:hAnsi="Times New Roman"/>
          <w:noProof/>
          <w:sz w:val="24"/>
        </w:rPr>
        <w:t>:407–418. Retrieved from http://doi.wiley.com/10.1111/j.1461-0248.2011.01594.x.</w:t>
      </w:r>
    </w:p>
    <w:p w14:paraId="2B0EC50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ulahan, J. E., and С. S. Findlay. 2004. Effect of invasive plant species on temperate wetland paint diversity. Conservation Biology </w:t>
      </w:r>
      <w:r w:rsidRPr="00CD1754">
        <w:rPr>
          <w:rFonts w:ascii="Times New Roman" w:hAnsi="Times New Roman"/>
          <w:b/>
          <w:bCs/>
          <w:noProof/>
          <w:sz w:val="24"/>
        </w:rPr>
        <w:t>18</w:t>
      </w:r>
      <w:r w:rsidRPr="00CD1754">
        <w:rPr>
          <w:rFonts w:ascii="Times New Roman" w:hAnsi="Times New Roman"/>
          <w:noProof/>
          <w:sz w:val="24"/>
        </w:rPr>
        <w:t>:1132–1138. Blackwell Science Inc. Retrieved from http://scholar.google.com/scholar?q=related:urUkz6nEodgJ:scholar.google.com/&amp;hl=en&amp;num=30&amp;as_sdt=0,5.</w:t>
      </w:r>
    </w:p>
    <w:p w14:paraId="70A92E8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well, J. A., and W. H. J. Blackwell. 1977. The history of Rhamnus frangula (glossy buckthorn) in the Ohio flora. Castanea </w:t>
      </w:r>
      <w:r w:rsidRPr="00CD1754">
        <w:rPr>
          <w:rFonts w:ascii="Times New Roman" w:hAnsi="Times New Roman"/>
          <w:b/>
          <w:bCs/>
          <w:noProof/>
          <w:sz w:val="24"/>
        </w:rPr>
        <w:t>42</w:t>
      </w:r>
      <w:r w:rsidRPr="00CD1754">
        <w:rPr>
          <w:rFonts w:ascii="Times New Roman" w:hAnsi="Times New Roman"/>
          <w:noProof/>
          <w:sz w:val="24"/>
        </w:rPr>
        <w:t>:111–115. JSTOR. Retrieved from http://www.jstor.org/stable/10.2307/4032689.</w:t>
      </w:r>
    </w:p>
    <w:p w14:paraId="256BB9F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Jacquart, E. M., and T. M. Knight. 2010. Are there noninvasive cultivars of buckthorn. Indiana Nursery and Landscape News </w:t>
      </w:r>
      <w:r w:rsidRPr="00CD1754">
        <w:rPr>
          <w:rFonts w:ascii="Times New Roman" w:hAnsi="Times New Roman"/>
          <w:b/>
          <w:bCs/>
          <w:noProof/>
          <w:sz w:val="24"/>
        </w:rPr>
        <w:t>70</w:t>
      </w:r>
      <w:r w:rsidRPr="00CD1754">
        <w:rPr>
          <w:rFonts w:ascii="Times New Roman" w:hAnsi="Times New Roman"/>
          <w:noProof/>
          <w:sz w:val="24"/>
        </w:rPr>
        <w:t>:16–17. Retrieved from http://scholar.google.com/scholar?q=related:yFZDgZ4k7RwJ:scholar.google.com/&amp;hl=en&amp;num=30&amp;as_sdt=0,5.</w:t>
      </w:r>
    </w:p>
    <w:p w14:paraId="30CA953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66CC5B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rkin, D. J. 2011. Lengths and correlates of lag phases in upper-Midwest plant invasions. Biological Invasions </w:t>
      </w:r>
      <w:r w:rsidRPr="00CD1754">
        <w:rPr>
          <w:rFonts w:ascii="Times New Roman" w:hAnsi="Times New Roman"/>
          <w:b/>
          <w:bCs/>
          <w:noProof/>
          <w:sz w:val="24"/>
        </w:rPr>
        <w:t>14</w:t>
      </w:r>
      <w:r w:rsidRPr="00CD1754">
        <w:rPr>
          <w:rFonts w:ascii="Times New Roman" w:hAnsi="Times New Roman"/>
          <w:noProof/>
          <w:sz w:val="24"/>
        </w:rPr>
        <w:t>:827–838. Retrieved March 12, 2013, from http://www.springerlink.com/index/10.1007/s10530-011-0119-3.</w:t>
      </w:r>
    </w:p>
    <w:p w14:paraId="48D24CD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CD1754">
        <w:rPr>
          <w:rFonts w:ascii="Times New Roman" w:hAnsi="Times New Roman"/>
          <w:b/>
          <w:bCs/>
          <w:noProof/>
          <w:sz w:val="24"/>
        </w:rPr>
        <w:t>15</w:t>
      </w:r>
      <w:r w:rsidRPr="00CD1754">
        <w:rPr>
          <w:rFonts w:ascii="Times New Roman" w:hAnsi="Times New Roman"/>
          <w:noProof/>
          <w:sz w:val="24"/>
        </w:rPr>
        <w:t>:68–76. Elsevier GmbH. Retrieved January 31, 2013, from http://linkinghub.elsevier.com/retrieve/pii/S1433831912000595.</w:t>
      </w:r>
    </w:p>
    <w:p w14:paraId="46DA0A1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CD1754">
        <w:rPr>
          <w:rFonts w:ascii="Times New Roman" w:hAnsi="Times New Roman"/>
          <w:b/>
          <w:bCs/>
          <w:noProof/>
          <w:sz w:val="24"/>
        </w:rPr>
        <w:t>10</w:t>
      </w:r>
      <w:r w:rsidRPr="00CD1754">
        <w:rPr>
          <w:rFonts w:ascii="Times New Roman" w:hAnsi="Times New Roman"/>
          <w:noProof/>
          <w:sz w:val="24"/>
        </w:rPr>
        <w:t>:689–710. Ecological Society of America . Retrieved from http://www.esajournals.org/doi/abs/10.1890/1051-0761(2000)010[0689:BICEGC]2.0.CO;2.</w:t>
      </w:r>
    </w:p>
    <w:p w14:paraId="35C1696C"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CD1754">
        <w:rPr>
          <w:rFonts w:ascii="Times New Roman" w:hAnsi="Times New Roman"/>
          <w:b/>
          <w:bCs/>
          <w:noProof/>
          <w:sz w:val="24"/>
        </w:rPr>
        <w:t>178</w:t>
      </w:r>
      <w:r w:rsidRPr="00CD1754">
        <w:rPr>
          <w:rFonts w:ascii="Times New Roman" w:hAnsi="Times New Roman"/>
          <w:noProof/>
          <w:sz w:val="24"/>
        </w:rPr>
        <w:t>:30–43. University of Chicago PressChicago, IL. Retrieved from http://www.jstor.org/stable/info/10.1086/660295.</w:t>
      </w:r>
    </w:p>
    <w:p w14:paraId="57F62B0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CD1754">
        <w:rPr>
          <w:rFonts w:ascii="Times New Roman" w:hAnsi="Times New Roman"/>
          <w:b/>
          <w:bCs/>
          <w:noProof/>
          <w:sz w:val="24"/>
        </w:rPr>
        <w:t>28</w:t>
      </w:r>
      <w:r w:rsidRPr="00CD1754">
        <w:rPr>
          <w:rFonts w:ascii="Times New Roman" w:hAnsi="Times New Roman"/>
          <w:noProof/>
          <w:sz w:val="24"/>
        </w:rPr>
        <w:t>:597–609. Retrieved May 30, 2013, from http://onlinelibrary.wiley.com/doi/10.1046/j.1365-2699.2001.00574.x/full.</w:t>
      </w:r>
    </w:p>
    <w:p w14:paraId="19DC85E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CD1754">
        <w:rPr>
          <w:rFonts w:ascii="Times New Roman" w:hAnsi="Times New Roman"/>
          <w:b/>
          <w:bCs/>
          <w:noProof/>
          <w:sz w:val="24"/>
        </w:rPr>
        <w:t>74</w:t>
      </w:r>
      <w:r w:rsidRPr="00CD1754">
        <w:rPr>
          <w:rFonts w:ascii="Times New Roman" w:hAnsi="Times New Roman"/>
          <w:noProof/>
          <w:sz w:val="24"/>
        </w:rPr>
        <w:t>:133–145. Retrieved from http://www.bioone.org/doi/abs/10.2179/08-001.1.</w:t>
      </w:r>
    </w:p>
    <w:p w14:paraId="3C08CB4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CD1754">
        <w:rPr>
          <w:rFonts w:ascii="Times New Roman" w:hAnsi="Times New Roman"/>
          <w:b/>
          <w:bCs/>
          <w:noProof/>
          <w:sz w:val="24"/>
        </w:rPr>
        <w:t>34</w:t>
      </w:r>
      <w:r w:rsidRPr="00CD1754">
        <w:rPr>
          <w:rFonts w:ascii="Times New Roman" w:hAnsi="Times New Roman"/>
          <w:noProof/>
          <w:sz w:val="24"/>
        </w:rPr>
        <w:t>:3–22. Retrieved from http://ppg.sagepub.com/cgi/doi/10.1177/0309133309355630.</w:t>
      </w:r>
    </w:p>
    <w:p w14:paraId="386B21A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imentel, D., L. Lach, R. Zuniga, and D. Morrison. 2000. Environmental and economic costs of nonindigenous species in the United States. BioScience </w:t>
      </w:r>
      <w:r w:rsidRPr="00CD1754">
        <w:rPr>
          <w:rFonts w:ascii="Times New Roman" w:hAnsi="Times New Roman"/>
          <w:b/>
          <w:bCs/>
          <w:noProof/>
          <w:sz w:val="24"/>
        </w:rPr>
        <w:t>50</w:t>
      </w:r>
      <w:r w:rsidRPr="00CD1754">
        <w:rPr>
          <w:rFonts w:ascii="Times New Roman" w:hAnsi="Times New Roman"/>
          <w:noProof/>
          <w:sz w:val="24"/>
        </w:rPr>
        <w:t>:53–65. University of California Press  2000 Center St., Suite 303, Berkeley, CA 94704 USA . Retrieved from http://www.bioone.org/doi/abs/10.1641/0006-3568(2000)050[0053:EAECON]2.3.CO;2.</w:t>
      </w:r>
    </w:p>
    <w:p w14:paraId="00F7131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CD1754">
        <w:rPr>
          <w:rFonts w:ascii="Times New Roman" w:hAnsi="Times New Roman"/>
          <w:b/>
          <w:bCs/>
          <w:noProof/>
          <w:sz w:val="24"/>
        </w:rPr>
        <w:t>29</w:t>
      </w:r>
      <w:r w:rsidRPr="00CD1754">
        <w:rPr>
          <w:rFonts w:ascii="Times New Roman" w:hAnsi="Times New Roman"/>
          <w:noProof/>
          <w:sz w:val="24"/>
        </w:rPr>
        <w:t>:15–28. Retrieved June 3, 2013, from http://www.bioone.org/doi/pdf/10.1600/036364404772974185.</w:t>
      </w:r>
    </w:p>
    <w:p w14:paraId="21A3D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P. E. Hulme. 2005. Spatio-temporal dynamics of plant invasions: linking pattern to process. Ecoscience </w:t>
      </w:r>
      <w:r w:rsidRPr="00CD1754">
        <w:rPr>
          <w:rFonts w:ascii="Times New Roman" w:hAnsi="Times New Roman"/>
          <w:b/>
          <w:bCs/>
          <w:noProof/>
          <w:sz w:val="24"/>
        </w:rPr>
        <w:t>12</w:t>
      </w:r>
      <w:r w:rsidRPr="00CD1754">
        <w:rPr>
          <w:rFonts w:ascii="Times New Roman" w:hAnsi="Times New Roman"/>
          <w:noProof/>
          <w:sz w:val="24"/>
        </w:rPr>
        <w:t>:302–315. BioOne. Retrieved from http://www.bioone.org/doi/abs/10.2980/i1195-6860-12-3-302.1.</w:t>
      </w:r>
    </w:p>
    <w:p w14:paraId="25D931C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K. Prach. 1993. Plant invasions and the role of riparian habitats: a comparison of four species alien to central Europe. Journal of Biogeography </w:t>
      </w:r>
      <w:r w:rsidRPr="00CD1754">
        <w:rPr>
          <w:rFonts w:ascii="Times New Roman" w:hAnsi="Times New Roman"/>
          <w:b/>
          <w:bCs/>
          <w:noProof/>
          <w:sz w:val="24"/>
        </w:rPr>
        <w:t>20</w:t>
      </w:r>
      <w:r w:rsidRPr="00CD1754">
        <w:rPr>
          <w:rFonts w:ascii="Times New Roman" w:hAnsi="Times New Roman"/>
          <w:noProof/>
          <w:sz w:val="24"/>
        </w:rPr>
        <w:t>:413–420. Retrieved April 28, 2013, from http://www.jstor.org/stable/10.2307/2845589.</w:t>
      </w:r>
    </w:p>
    <w:p w14:paraId="18572B9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šek, P., and K. Prach. 1995. Invasion dynamics of Impatiens glandulifera — A century of spreading reconstructed. Biological Conservation </w:t>
      </w:r>
      <w:r w:rsidRPr="00CD1754">
        <w:rPr>
          <w:rFonts w:ascii="Times New Roman" w:hAnsi="Times New Roman"/>
          <w:b/>
          <w:bCs/>
          <w:noProof/>
          <w:sz w:val="24"/>
        </w:rPr>
        <w:t>74</w:t>
      </w:r>
      <w:r w:rsidRPr="00CD1754">
        <w:rPr>
          <w:rFonts w:ascii="Times New Roman" w:hAnsi="Times New Roman"/>
          <w:noProof/>
          <w:sz w:val="24"/>
        </w:rPr>
        <w:t>:41–48. Retrieved from http://linkinghub.elsevier.com/retrieve/pii/000632079500013T.</w:t>
      </w:r>
    </w:p>
    <w:p w14:paraId="633134C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Reddy, S., and L. Dávalos. 2003. Geographical sampling bias and its implications for conservation priorities in Africa. Journal of Biogeography </w:t>
      </w:r>
      <w:r w:rsidRPr="00CD1754">
        <w:rPr>
          <w:rFonts w:ascii="Times New Roman" w:hAnsi="Times New Roman"/>
          <w:b/>
          <w:bCs/>
          <w:noProof/>
          <w:sz w:val="24"/>
        </w:rPr>
        <w:t>30</w:t>
      </w:r>
      <w:r w:rsidRPr="00CD1754">
        <w:rPr>
          <w:rFonts w:ascii="Times New Roman" w:hAnsi="Times New Roman"/>
          <w:noProof/>
          <w:sz w:val="24"/>
        </w:rPr>
        <w:t>:1719–1727. Retrieved June 2, 2013, from http://onlinelibrary.wiley.com/doi/10.1046/j.1365-2699.2003.00946.x/full.</w:t>
      </w:r>
    </w:p>
    <w:p w14:paraId="71C3DAA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CD1754">
        <w:rPr>
          <w:rFonts w:ascii="Times New Roman" w:hAnsi="Times New Roman"/>
          <w:b/>
          <w:bCs/>
          <w:noProof/>
          <w:sz w:val="24"/>
        </w:rPr>
        <w:t>32</w:t>
      </w:r>
      <w:r w:rsidRPr="00CD1754">
        <w:rPr>
          <w:rFonts w:ascii="Times New Roman" w:hAnsi="Times New Roman"/>
          <w:noProof/>
          <w:sz w:val="24"/>
        </w:rPr>
        <w:t>:305–332. JSTOR. Retrieved from http://www.jstor.org/stable/10.2307/2678643.</w:t>
      </w:r>
    </w:p>
    <w:p w14:paraId="01A90F8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lo, L. F. 2005. Red brome (Bromus rubens subsp. madritensis) in North America: possible modes for early introductions, subsequent spread. Biological Invasions </w:t>
      </w:r>
      <w:r w:rsidRPr="00CD1754">
        <w:rPr>
          <w:rFonts w:ascii="Times New Roman" w:hAnsi="Times New Roman"/>
          <w:b/>
          <w:bCs/>
          <w:noProof/>
          <w:sz w:val="24"/>
        </w:rPr>
        <w:t>7</w:t>
      </w:r>
      <w:r w:rsidRPr="00CD1754">
        <w:rPr>
          <w:rFonts w:ascii="Times New Roman" w:hAnsi="Times New Roman"/>
          <w:noProof/>
          <w:sz w:val="24"/>
        </w:rPr>
        <w:t>:165–180. Retrieved from http://www.springerlink.com/index/10.1007/s10530-004-8979-4.</w:t>
      </w:r>
    </w:p>
    <w:p w14:paraId="4DC602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Sherff, E. E. 1912. Range extenstions of Rhamnus frangula and Sporobolus asperifolius.</w:t>
      </w:r>
    </w:p>
    <w:p w14:paraId="404DE7B7"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aft, J. B., and M. K. Solecki. 1990. Vascular flora of the wetland and prairie communities of Gavin Bog and Prairie Nature Preserve, Lake County, Illinois. Rhodora </w:t>
      </w:r>
      <w:r w:rsidRPr="00CD1754">
        <w:rPr>
          <w:rFonts w:ascii="Times New Roman" w:hAnsi="Times New Roman"/>
          <w:b/>
          <w:bCs/>
          <w:noProof/>
          <w:sz w:val="24"/>
        </w:rPr>
        <w:t>92</w:t>
      </w:r>
      <w:r w:rsidRPr="00CD1754">
        <w:rPr>
          <w:rFonts w:ascii="Times New Roman" w:hAnsi="Times New Roman"/>
          <w:noProof/>
          <w:sz w:val="24"/>
        </w:rPr>
        <w:t>:142–165. New England Botanical Club. Retrieved from http://cat.inist.fr/?aModele=afficheN&amp;cpsidt=19723966.</w:t>
      </w:r>
    </w:p>
    <w:p w14:paraId="07BF305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CD1754">
        <w:rPr>
          <w:rFonts w:ascii="Times New Roman" w:hAnsi="Times New Roman"/>
          <w:b/>
          <w:bCs/>
          <w:noProof/>
          <w:sz w:val="24"/>
        </w:rPr>
        <w:t>176</w:t>
      </w:r>
      <w:r w:rsidRPr="00CD1754">
        <w:rPr>
          <w:rFonts w:ascii="Times New Roman" w:hAnsi="Times New Roman"/>
          <w:noProof/>
          <w:sz w:val="24"/>
        </w:rPr>
        <w:t>:256–273. Retrieved from http://doi.wiley.com/10.1111/j.1469-8137.2007.02207.x.</w:t>
      </w:r>
    </w:p>
    <w:p w14:paraId="4CAE8A2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Weber, E. 1998. The dynamics of plant invasions: a case study of three exotic goldenrod species (</w:t>
      </w:r>
      <w:r w:rsidRPr="00CD1754">
        <w:rPr>
          <w:rFonts w:ascii="Times New Roman" w:hAnsi="Times New Roman"/>
          <w:i/>
          <w:iCs/>
          <w:noProof/>
          <w:sz w:val="24"/>
        </w:rPr>
        <w:t>Solidago</w:t>
      </w:r>
      <w:r w:rsidRPr="00CD1754">
        <w:rPr>
          <w:rFonts w:ascii="Times New Roman" w:hAnsi="Times New Roman"/>
          <w:noProof/>
          <w:sz w:val="24"/>
        </w:rPr>
        <w:t xml:space="preserve"> L.) in Europe. Journal of Biogeography </w:t>
      </w:r>
      <w:r w:rsidRPr="00CD1754">
        <w:rPr>
          <w:rFonts w:ascii="Times New Roman" w:hAnsi="Times New Roman"/>
          <w:b/>
          <w:bCs/>
          <w:noProof/>
          <w:sz w:val="24"/>
        </w:rPr>
        <w:t>25</w:t>
      </w:r>
      <w:r w:rsidRPr="00CD1754">
        <w:rPr>
          <w:rFonts w:ascii="Times New Roman" w:hAnsi="Times New Roman"/>
          <w:noProof/>
          <w:sz w:val="24"/>
        </w:rPr>
        <w:t>:147–154.</w:t>
      </w:r>
    </w:p>
    <w:p w14:paraId="42C6F733" w14:textId="556E757F" w:rsidR="00D32321" w:rsidRPr="005416FC" w:rsidRDefault="005416FC" w:rsidP="00CD1754">
      <w:pPr>
        <w:pStyle w:val="NormalWeb"/>
        <w:ind w:left="480" w:hanging="480"/>
        <w:divId w:val="1324360332"/>
        <w:rPr>
          <w:rFonts w:ascii="Times New Roman" w:hAnsi="Times New Roman"/>
        </w:rPr>
      </w:pPr>
      <w:r>
        <w:rPr>
          <w:rFonts w:ascii="Times New Roman" w:hAnsi="Times New Roman"/>
        </w:rPr>
        <w:fldChar w:fldCharType="end"/>
      </w:r>
    </w:p>
    <w:sectPr w:rsidR="00D32321" w:rsidRPr="005416FC" w:rsidSect="007A56D4">
      <w:headerReference w:type="defaul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0674D2" w:rsidRDefault="000674D2" w:rsidP="00052EC1">
      <w:r>
        <w:separator/>
      </w:r>
    </w:p>
  </w:endnote>
  <w:endnote w:type="continuationSeparator" w:id="0">
    <w:p w14:paraId="1594C97F" w14:textId="77777777" w:rsidR="000674D2" w:rsidRDefault="000674D2"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0674D2" w:rsidRDefault="000674D2" w:rsidP="00052EC1">
      <w:r>
        <w:separator/>
      </w:r>
    </w:p>
  </w:footnote>
  <w:footnote w:type="continuationSeparator" w:id="0">
    <w:p w14:paraId="4F480DA0" w14:textId="77777777" w:rsidR="000674D2" w:rsidRDefault="000674D2"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0674D2" w:rsidRPr="00052EC1" w:rsidRDefault="000674D2">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A4D"/>
    <w:rsid w:val="00001FF5"/>
    <w:rsid w:val="000058D1"/>
    <w:rsid w:val="00012129"/>
    <w:rsid w:val="00015451"/>
    <w:rsid w:val="00017462"/>
    <w:rsid w:val="00017DDA"/>
    <w:rsid w:val="000227FA"/>
    <w:rsid w:val="00022E20"/>
    <w:rsid w:val="00023A3F"/>
    <w:rsid w:val="000250B6"/>
    <w:rsid w:val="00025212"/>
    <w:rsid w:val="00034702"/>
    <w:rsid w:val="00035840"/>
    <w:rsid w:val="000413F6"/>
    <w:rsid w:val="00041CC2"/>
    <w:rsid w:val="00041F7F"/>
    <w:rsid w:val="00042257"/>
    <w:rsid w:val="00042411"/>
    <w:rsid w:val="000425A7"/>
    <w:rsid w:val="000449A5"/>
    <w:rsid w:val="00044AFF"/>
    <w:rsid w:val="00046E56"/>
    <w:rsid w:val="00052EC1"/>
    <w:rsid w:val="00052F4D"/>
    <w:rsid w:val="00056BC8"/>
    <w:rsid w:val="000643C8"/>
    <w:rsid w:val="00066F6C"/>
    <w:rsid w:val="000674D2"/>
    <w:rsid w:val="00072713"/>
    <w:rsid w:val="00075AEB"/>
    <w:rsid w:val="00082832"/>
    <w:rsid w:val="000841B0"/>
    <w:rsid w:val="0008518D"/>
    <w:rsid w:val="00093D87"/>
    <w:rsid w:val="00093E64"/>
    <w:rsid w:val="000A1703"/>
    <w:rsid w:val="000A1FA6"/>
    <w:rsid w:val="000A2A99"/>
    <w:rsid w:val="000A4352"/>
    <w:rsid w:val="000B0FDA"/>
    <w:rsid w:val="000B5803"/>
    <w:rsid w:val="000B6DED"/>
    <w:rsid w:val="000C077C"/>
    <w:rsid w:val="000C0C39"/>
    <w:rsid w:val="000C1BDF"/>
    <w:rsid w:val="000C25BE"/>
    <w:rsid w:val="000C3DE2"/>
    <w:rsid w:val="000D03E1"/>
    <w:rsid w:val="000D598D"/>
    <w:rsid w:val="000D59E7"/>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07E5C"/>
    <w:rsid w:val="00112761"/>
    <w:rsid w:val="001148D3"/>
    <w:rsid w:val="00120D30"/>
    <w:rsid w:val="00125283"/>
    <w:rsid w:val="00131B4B"/>
    <w:rsid w:val="0013414C"/>
    <w:rsid w:val="00134794"/>
    <w:rsid w:val="0013797E"/>
    <w:rsid w:val="00137D16"/>
    <w:rsid w:val="001412B1"/>
    <w:rsid w:val="0014184D"/>
    <w:rsid w:val="001538A0"/>
    <w:rsid w:val="00160FB5"/>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A5712"/>
    <w:rsid w:val="001B30AC"/>
    <w:rsid w:val="001B4C90"/>
    <w:rsid w:val="001C35D1"/>
    <w:rsid w:val="001C3904"/>
    <w:rsid w:val="001C780A"/>
    <w:rsid w:val="001D0FAE"/>
    <w:rsid w:val="001D42C4"/>
    <w:rsid w:val="001D5489"/>
    <w:rsid w:val="001D7B2B"/>
    <w:rsid w:val="001D7E36"/>
    <w:rsid w:val="001E07F3"/>
    <w:rsid w:val="001E0B59"/>
    <w:rsid w:val="001E5776"/>
    <w:rsid w:val="001E6DE7"/>
    <w:rsid w:val="001E6E54"/>
    <w:rsid w:val="001F0571"/>
    <w:rsid w:val="001F0CAE"/>
    <w:rsid w:val="001F1F27"/>
    <w:rsid w:val="001F3672"/>
    <w:rsid w:val="00200059"/>
    <w:rsid w:val="00200797"/>
    <w:rsid w:val="00200D12"/>
    <w:rsid w:val="00203EEC"/>
    <w:rsid w:val="00204AC3"/>
    <w:rsid w:val="00207D34"/>
    <w:rsid w:val="00216736"/>
    <w:rsid w:val="00220739"/>
    <w:rsid w:val="00220AAE"/>
    <w:rsid w:val="002221AC"/>
    <w:rsid w:val="00225C5C"/>
    <w:rsid w:val="002305C5"/>
    <w:rsid w:val="00230842"/>
    <w:rsid w:val="0023092F"/>
    <w:rsid w:val="002336AA"/>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6079"/>
    <w:rsid w:val="002663F4"/>
    <w:rsid w:val="00274169"/>
    <w:rsid w:val="0027584F"/>
    <w:rsid w:val="0027736D"/>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A00"/>
    <w:rsid w:val="00394E97"/>
    <w:rsid w:val="003A2058"/>
    <w:rsid w:val="003A5B5E"/>
    <w:rsid w:val="003B0F4C"/>
    <w:rsid w:val="003B2407"/>
    <w:rsid w:val="003B4FBB"/>
    <w:rsid w:val="003B6FFA"/>
    <w:rsid w:val="003B79F9"/>
    <w:rsid w:val="003C705F"/>
    <w:rsid w:val="003D463D"/>
    <w:rsid w:val="003D5DCE"/>
    <w:rsid w:val="003D6A82"/>
    <w:rsid w:val="003E010E"/>
    <w:rsid w:val="003E2275"/>
    <w:rsid w:val="003E3040"/>
    <w:rsid w:val="003E4953"/>
    <w:rsid w:val="003E5494"/>
    <w:rsid w:val="003F60CB"/>
    <w:rsid w:val="003F6839"/>
    <w:rsid w:val="003F7D38"/>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0D3"/>
    <w:rsid w:val="00431F73"/>
    <w:rsid w:val="00434CF8"/>
    <w:rsid w:val="00435B72"/>
    <w:rsid w:val="004416D9"/>
    <w:rsid w:val="00441ECD"/>
    <w:rsid w:val="0044216B"/>
    <w:rsid w:val="004431EE"/>
    <w:rsid w:val="0044376A"/>
    <w:rsid w:val="00445D27"/>
    <w:rsid w:val="00446637"/>
    <w:rsid w:val="00446C3D"/>
    <w:rsid w:val="00451B8A"/>
    <w:rsid w:val="00452240"/>
    <w:rsid w:val="004544F4"/>
    <w:rsid w:val="00460759"/>
    <w:rsid w:val="00461B45"/>
    <w:rsid w:val="004624C0"/>
    <w:rsid w:val="00464C13"/>
    <w:rsid w:val="00467E22"/>
    <w:rsid w:val="00471119"/>
    <w:rsid w:val="00471DC1"/>
    <w:rsid w:val="0047214E"/>
    <w:rsid w:val="00475C3B"/>
    <w:rsid w:val="00482904"/>
    <w:rsid w:val="00482CDE"/>
    <w:rsid w:val="00484205"/>
    <w:rsid w:val="004845C3"/>
    <w:rsid w:val="004856B9"/>
    <w:rsid w:val="004927A6"/>
    <w:rsid w:val="0049351A"/>
    <w:rsid w:val="0049435E"/>
    <w:rsid w:val="00494A1D"/>
    <w:rsid w:val="00497248"/>
    <w:rsid w:val="004A1C33"/>
    <w:rsid w:val="004A4327"/>
    <w:rsid w:val="004A5E8B"/>
    <w:rsid w:val="004A5FD3"/>
    <w:rsid w:val="004A743E"/>
    <w:rsid w:val="004A76C4"/>
    <w:rsid w:val="004B1006"/>
    <w:rsid w:val="004B699C"/>
    <w:rsid w:val="004C3530"/>
    <w:rsid w:val="004C5D14"/>
    <w:rsid w:val="004D664F"/>
    <w:rsid w:val="004D7360"/>
    <w:rsid w:val="004E0173"/>
    <w:rsid w:val="004E59D3"/>
    <w:rsid w:val="004F1EA8"/>
    <w:rsid w:val="004F3442"/>
    <w:rsid w:val="004F3ADD"/>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911F6"/>
    <w:rsid w:val="00594296"/>
    <w:rsid w:val="00594FD2"/>
    <w:rsid w:val="0059620E"/>
    <w:rsid w:val="00596360"/>
    <w:rsid w:val="00597E92"/>
    <w:rsid w:val="005A475C"/>
    <w:rsid w:val="005A5731"/>
    <w:rsid w:val="005A58BA"/>
    <w:rsid w:val="005B306D"/>
    <w:rsid w:val="005B4260"/>
    <w:rsid w:val="005B4EF4"/>
    <w:rsid w:val="005B5BE4"/>
    <w:rsid w:val="005C26AC"/>
    <w:rsid w:val="005C2B5F"/>
    <w:rsid w:val="005C6DC2"/>
    <w:rsid w:val="005C758D"/>
    <w:rsid w:val="005C7D95"/>
    <w:rsid w:val="005D0D9E"/>
    <w:rsid w:val="005D1B2A"/>
    <w:rsid w:val="005D284C"/>
    <w:rsid w:val="005D5FF8"/>
    <w:rsid w:val="005E1CE2"/>
    <w:rsid w:val="005E1F2D"/>
    <w:rsid w:val="005E2F61"/>
    <w:rsid w:val="005F0C12"/>
    <w:rsid w:val="005F5682"/>
    <w:rsid w:val="005F5B12"/>
    <w:rsid w:val="00605987"/>
    <w:rsid w:val="0060758C"/>
    <w:rsid w:val="00614A82"/>
    <w:rsid w:val="0062275A"/>
    <w:rsid w:val="00625A67"/>
    <w:rsid w:val="00636236"/>
    <w:rsid w:val="00636482"/>
    <w:rsid w:val="00642BFB"/>
    <w:rsid w:val="00645E0D"/>
    <w:rsid w:val="00650DDD"/>
    <w:rsid w:val="006567EE"/>
    <w:rsid w:val="0065750D"/>
    <w:rsid w:val="00657805"/>
    <w:rsid w:val="00661D21"/>
    <w:rsid w:val="006648B2"/>
    <w:rsid w:val="00665540"/>
    <w:rsid w:val="006669A6"/>
    <w:rsid w:val="00673CA0"/>
    <w:rsid w:val="00673E42"/>
    <w:rsid w:val="00681BCA"/>
    <w:rsid w:val="00681F29"/>
    <w:rsid w:val="006829B5"/>
    <w:rsid w:val="006832BA"/>
    <w:rsid w:val="0068390F"/>
    <w:rsid w:val="00684BC8"/>
    <w:rsid w:val="006930ED"/>
    <w:rsid w:val="0069330D"/>
    <w:rsid w:val="006940BA"/>
    <w:rsid w:val="00697297"/>
    <w:rsid w:val="006A025E"/>
    <w:rsid w:val="006A095D"/>
    <w:rsid w:val="006A0E25"/>
    <w:rsid w:val="006A1365"/>
    <w:rsid w:val="006A1EA9"/>
    <w:rsid w:val="006A27D8"/>
    <w:rsid w:val="006A3B2F"/>
    <w:rsid w:val="006A4BD2"/>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04A51"/>
    <w:rsid w:val="007120D2"/>
    <w:rsid w:val="00713BA1"/>
    <w:rsid w:val="00715F7A"/>
    <w:rsid w:val="00725488"/>
    <w:rsid w:val="007255C8"/>
    <w:rsid w:val="00742C8D"/>
    <w:rsid w:val="00743D71"/>
    <w:rsid w:val="00752547"/>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2298"/>
    <w:rsid w:val="007A3DD3"/>
    <w:rsid w:val="007A56D4"/>
    <w:rsid w:val="007A5EF3"/>
    <w:rsid w:val="007A7A22"/>
    <w:rsid w:val="007A7E1A"/>
    <w:rsid w:val="007B2D4E"/>
    <w:rsid w:val="007B7B97"/>
    <w:rsid w:val="007C1835"/>
    <w:rsid w:val="007C60D1"/>
    <w:rsid w:val="007C7F15"/>
    <w:rsid w:val="007D0567"/>
    <w:rsid w:val="007D0D9D"/>
    <w:rsid w:val="007D2BBD"/>
    <w:rsid w:val="007D3A9D"/>
    <w:rsid w:val="007D46AF"/>
    <w:rsid w:val="007E03FF"/>
    <w:rsid w:val="007E3A80"/>
    <w:rsid w:val="007E7C21"/>
    <w:rsid w:val="008060A6"/>
    <w:rsid w:val="00806777"/>
    <w:rsid w:val="00812C15"/>
    <w:rsid w:val="0081326C"/>
    <w:rsid w:val="00815594"/>
    <w:rsid w:val="00826365"/>
    <w:rsid w:val="0082753E"/>
    <w:rsid w:val="00830D5C"/>
    <w:rsid w:val="00832839"/>
    <w:rsid w:val="0083456A"/>
    <w:rsid w:val="008366E9"/>
    <w:rsid w:val="0084082A"/>
    <w:rsid w:val="00841F62"/>
    <w:rsid w:val="00845933"/>
    <w:rsid w:val="00845AFE"/>
    <w:rsid w:val="00845BA2"/>
    <w:rsid w:val="00846FCA"/>
    <w:rsid w:val="008522D2"/>
    <w:rsid w:val="00852BB9"/>
    <w:rsid w:val="00853D1B"/>
    <w:rsid w:val="0085460A"/>
    <w:rsid w:val="00856B99"/>
    <w:rsid w:val="008621A7"/>
    <w:rsid w:val="00863054"/>
    <w:rsid w:val="00866136"/>
    <w:rsid w:val="008669F7"/>
    <w:rsid w:val="00871AE1"/>
    <w:rsid w:val="00871CC8"/>
    <w:rsid w:val="00873445"/>
    <w:rsid w:val="008800B0"/>
    <w:rsid w:val="0088128C"/>
    <w:rsid w:val="00891A49"/>
    <w:rsid w:val="00891F4C"/>
    <w:rsid w:val="008A530E"/>
    <w:rsid w:val="008B04DF"/>
    <w:rsid w:val="008B6B8E"/>
    <w:rsid w:val="008B76E0"/>
    <w:rsid w:val="008C0DE5"/>
    <w:rsid w:val="008C24FF"/>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2E37"/>
    <w:rsid w:val="00903C29"/>
    <w:rsid w:val="00903ED0"/>
    <w:rsid w:val="00906488"/>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79A9"/>
    <w:rsid w:val="00960D29"/>
    <w:rsid w:val="00962752"/>
    <w:rsid w:val="00962978"/>
    <w:rsid w:val="009642FC"/>
    <w:rsid w:val="00965E93"/>
    <w:rsid w:val="00972A2E"/>
    <w:rsid w:val="00973D9B"/>
    <w:rsid w:val="0097555B"/>
    <w:rsid w:val="00976E6E"/>
    <w:rsid w:val="0099204A"/>
    <w:rsid w:val="00993988"/>
    <w:rsid w:val="00994106"/>
    <w:rsid w:val="00994D85"/>
    <w:rsid w:val="009963D7"/>
    <w:rsid w:val="009A211C"/>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3497"/>
    <w:rsid w:val="009D6A93"/>
    <w:rsid w:val="009E1C11"/>
    <w:rsid w:val="009E319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5EF5"/>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528"/>
    <w:rsid w:val="00A67444"/>
    <w:rsid w:val="00A67570"/>
    <w:rsid w:val="00A71A76"/>
    <w:rsid w:val="00A71F55"/>
    <w:rsid w:val="00A75C39"/>
    <w:rsid w:val="00A77269"/>
    <w:rsid w:val="00A77D13"/>
    <w:rsid w:val="00A809BA"/>
    <w:rsid w:val="00A84A0F"/>
    <w:rsid w:val="00A9588B"/>
    <w:rsid w:val="00AA0ECC"/>
    <w:rsid w:val="00AA2BA5"/>
    <w:rsid w:val="00AA49A5"/>
    <w:rsid w:val="00AA6830"/>
    <w:rsid w:val="00AA7ACF"/>
    <w:rsid w:val="00AB6911"/>
    <w:rsid w:val="00AC3797"/>
    <w:rsid w:val="00AC42EE"/>
    <w:rsid w:val="00AC4347"/>
    <w:rsid w:val="00AC50F4"/>
    <w:rsid w:val="00AC6EEB"/>
    <w:rsid w:val="00AD05FC"/>
    <w:rsid w:val="00AD4EF1"/>
    <w:rsid w:val="00AE3DDE"/>
    <w:rsid w:val="00AE6884"/>
    <w:rsid w:val="00AE6E0C"/>
    <w:rsid w:val="00AF037A"/>
    <w:rsid w:val="00AF221A"/>
    <w:rsid w:val="00AF2B79"/>
    <w:rsid w:val="00AF5449"/>
    <w:rsid w:val="00AF54B8"/>
    <w:rsid w:val="00AF5CCB"/>
    <w:rsid w:val="00AF7784"/>
    <w:rsid w:val="00AF7EB7"/>
    <w:rsid w:val="00B032A8"/>
    <w:rsid w:val="00B061E7"/>
    <w:rsid w:val="00B13A79"/>
    <w:rsid w:val="00B1668B"/>
    <w:rsid w:val="00B16F7A"/>
    <w:rsid w:val="00B21AF5"/>
    <w:rsid w:val="00B221EA"/>
    <w:rsid w:val="00B2488B"/>
    <w:rsid w:val="00B32503"/>
    <w:rsid w:val="00B32751"/>
    <w:rsid w:val="00B41E6E"/>
    <w:rsid w:val="00B430AD"/>
    <w:rsid w:val="00B46B17"/>
    <w:rsid w:val="00B506A7"/>
    <w:rsid w:val="00B522F9"/>
    <w:rsid w:val="00B52621"/>
    <w:rsid w:val="00B544ED"/>
    <w:rsid w:val="00B5580A"/>
    <w:rsid w:val="00B558D6"/>
    <w:rsid w:val="00B5626F"/>
    <w:rsid w:val="00B56D38"/>
    <w:rsid w:val="00B57826"/>
    <w:rsid w:val="00B62FEF"/>
    <w:rsid w:val="00B634CF"/>
    <w:rsid w:val="00B709A6"/>
    <w:rsid w:val="00B70F40"/>
    <w:rsid w:val="00B7335D"/>
    <w:rsid w:val="00B737A5"/>
    <w:rsid w:val="00B821AC"/>
    <w:rsid w:val="00B921DB"/>
    <w:rsid w:val="00B9285F"/>
    <w:rsid w:val="00B92CCE"/>
    <w:rsid w:val="00BA04CE"/>
    <w:rsid w:val="00BA0B83"/>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6BBB"/>
    <w:rsid w:val="00C07BDE"/>
    <w:rsid w:val="00C157EB"/>
    <w:rsid w:val="00C16ABB"/>
    <w:rsid w:val="00C23FEE"/>
    <w:rsid w:val="00C2441C"/>
    <w:rsid w:val="00C34D56"/>
    <w:rsid w:val="00C409F7"/>
    <w:rsid w:val="00C450EC"/>
    <w:rsid w:val="00C53E40"/>
    <w:rsid w:val="00C54847"/>
    <w:rsid w:val="00C56192"/>
    <w:rsid w:val="00C62673"/>
    <w:rsid w:val="00C63134"/>
    <w:rsid w:val="00C703C3"/>
    <w:rsid w:val="00C7133F"/>
    <w:rsid w:val="00C71F4C"/>
    <w:rsid w:val="00C73227"/>
    <w:rsid w:val="00C73D82"/>
    <w:rsid w:val="00C75D71"/>
    <w:rsid w:val="00C844BE"/>
    <w:rsid w:val="00C878C6"/>
    <w:rsid w:val="00C916CE"/>
    <w:rsid w:val="00C91B6A"/>
    <w:rsid w:val="00C91C20"/>
    <w:rsid w:val="00C924E7"/>
    <w:rsid w:val="00C93A24"/>
    <w:rsid w:val="00C9583D"/>
    <w:rsid w:val="00C958B6"/>
    <w:rsid w:val="00C96C5F"/>
    <w:rsid w:val="00CA15A1"/>
    <w:rsid w:val="00CA396F"/>
    <w:rsid w:val="00CA39C6"/>
    <w:rsid w:val="00CA4F99"/>
    <w:rsid w:val="00CB0C6F"/>
    <w:rsid w:val="00CB4635"/>
    <w:rsid w:val="00CB59C5"/>
    <w:rsid w:val="00CB5F67"/>
    <w:rsid w:val="00CC1AF9"/>
    <w:rsid w:val="00CC24D9"/>
    <w:rsid w:val="00CC6B57"/>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A15"/>
    <w:rsid w:val="00D03F39"/>
    <w:rsid w:val="00D0544B"/>
    <w:rsid w:val="00D05769"/>
    <w:rsid w:val="00D075ED"/>
    <w:rsid w:val="00D129C8"/>
    <w:rsid w:val="00D133F2"/>
    <w:rsid w:val="00D142A3"/>
    <w:rsid w:val="00D16F65"/>
    <w:rsid w:val="00D17195"/>
    <w:rsid w:val="00D17BD3"/>
    <w:rsid w:val="00D201F8"/>
    <w:rsid w:val="00D20834"/>
    <w:rsid w:val="00D211E1"/>
    <w:rsid w:val="00D21223"/>
    <w:rsid w:val="00D21E84"/>
    <w:rsid w:val="00D23BC8"/>
    <w:rsid w:val="00D253E8"/>
    <w:rsid w:val="00D2649B"/>
    <w:rsid w:val="00D26BC5"/>
    <w:rsid w:val="00D27FF9"/>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55FE"/>
    <w:rsid w:val="00D76414"/>
    <w:rsid w:val="00D849F5"/>
    <w:rsid w:val="00D86477"/>
    <w:rsid w:val="00D87934"/>
    <w:rsid w:val="00D87A38"/>
    <w:rsid w:val="00D90140"/>
    <w:rsid w:val="00D967EC"/>
    <w:rsid w:val="00D97400"/>
    <w:rsid w:val="00D97D82"/>
    <w:rsid w:val="00DA11FD"/>
    <w:rsid w:val="00DA4DCB"/>
    <w:rsid w:val="00DA65C1"/>
    <w:rsid w:val="00DB10E9"/>
    <w:rsid w:val="00DB181D"/>
    <w:rsid w:val="00DB4F14"/>
    <w:rsid w:val="00DB70C2"/>
    <w:rsid w:val="00DB71EE"/>
    <w:rsid w:val="00DC28F6"/>
    <w:rsid w:val="00DC61B8"/>
    <w:rsid w:val="00DD0955"/>
    <w:rsid w:val="00DE15B3"/>
    <w:rsid w:val="00DE7109"/>
    <w:rsid w:val="00DE7EBB"/>
    <w:rsid w:val="00DF769C"/>
    <w:rsid w:val="00DF7B13"/>
    <w:rsid w:val="00DF7C8D"/>
    <w:rsid w:val="00E010DE"/>
    <w:rsid w:val="00E0223A"/>
    <w:rsid w:val="00E0689B"/>
    <w:rsid w:val="00E07234"/>
    <w:rsid w:val="00E07B89"/>
    <w:rsid w:val="00E102AA"/>
    <w:rsid w:val="00E10704"/>
    <w:rsid w:val="00E1598B"/>
    <w:rsid w:val="00E16CD2"/>
    <w:rsid w:val="00E244D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51940"/>
    <w:rsid w:val="00E55C0B"/>
    <w:rsid w:val="00E619A3"/>
    <w:rsid w:val="00E63EA7"/>
    <w:rsid w:val="00E65CAE"/>
    <w:rsid w:val="00E76483"/>
    <w:rsid w:val="00E77C8D"/>
    <w:rsid w:val="00E80901"/>
    <w:rsid w:val="00E87C7B"/>
    <w:rsid w:val="00E91719"/>
    <w:rsid w:val="00E91D55"/>
    <w:rsid w:val="00E92335"/>
    <w:rsid w:val="00E94262"/>
    <w:rsid w:val="00E95997"/>
    <w:rsid w:val="00E97F47"/>
    <w:rsid w:val="00EA178D"/>
    <w:rsid w:val="00EA44BD"/>
    <w:rsid w:val="00EB0BB7"/>
    <w:rsid w:val="00EB14E0"/>
    <w:rsid w:val="00EB5DA8"/>
    <w:rsid w:val="00EC0BD2"/>
    <w:rsid w:val="00EC3F61"/>
    <w:rsid w:val="00EC4286"/>
    <w:rsid w:val="00ED1C8E"/>
    <w:rsid w:val="00ED61E6"/>
    <w:rsid w:val="00EE2058"/>
    <w:rsid w:val="00EE206F"/>
    <w:rsid w:val="00EE2F09"/>
    <w:rsid w:val="00EE4168"/>
    <w:rsid w:val="00EE442E"/>
    <w:rsid w:val="00EE4F3D"/>
    <w:rsid w:val="00EE75F4"/>
    <w:rsid w:val="00EF1224"/>
    <w:rsid w:val="00EF2994"/>
    <w:rsid w:val="00EF5D48"/>
    <w:rsid w:val="00EF67BF"/>
    <w:rsid w:val="00F002D1"/>
    <w:rsid w:val="00F04000"/>
    <w:rsid w:val="00F04197"/>
    <w:rsid w:val="00F046CF"/>
    <w:rsid w:val="00F05C0C"/>
    <w:rsid w:val="00F13C77"/>
    <w:rsid w:val="00F242B7"/>
    <w:rsid w:val="00F26083"/>
    <w:rsid w:val="00F27BDC"/>
    <w:rsid w:val="00F364F9"/>
    <w:rsid w:val="00F3798D"/>
    <w:rsid w:val="00F4031A"/>
    <w:rsid w:val="00F4245A"/>
    <w:rsid w:val="00F447E7"/>
    <w:rsid w:val="00F45227"/>
    <w:rsid w:val="00F514E7"/>
    <w:rsid w:val="00F52E84"/>
    <w:rsid w:val="00F536A2"/>
    <w:rsid w:val="00F54BD8"/>
    <w:rsid w:val="00F5525E"/>
    <w:rsid w:val="00F6018B"/>
    <w:rsid w:val="00F62EF0"/>
    <w:rsid w:val="00F64058"/>
    <w:rsid w:val="00F65124"/>
    <w:rsid w:val="00F72080"/>
    <w:rsid w:val="00F75B54"/>
    <w:rsid w:val="00F838BC"/>
    <w:rsid w:val="00F87E6B"/>
    <w:rsid w:val="00F90BA5"/>
    <w:rsid w:val="00F91044"/>
    <w:rsid w:val="00F91DE3"/>
    <w:rsid w:val="00F94045"/>
    <w:rsid w:val="00F973C8"/>
    <w:rsid w:val="00F974B9"/>
    <w:rsid w:val="00FA0A02"/>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4881"/>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63</TotalTime>
  <Pages>27</Pages>
  <Words>26730</Words>
  <Characters>152367</Characters>
  <Application>Microsoft Macintosh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78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788</cp:revision>
  <cp:lastPrinted>2013-06-04T14:06:00Z</cp:lastPrinted>
  <dcterms:created xsi:type="dcterms:W3CDTF">2013-04-22T15:24:00Z</dcterms:created>
  <dcterms:modified xsi:type="dcterms:W3CDTF">2013-07-0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